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416181BC">
                <wp:simplePos x="0" y="0"/>
                <wp:positionH relativeFrom="column">
                  <wp:posOffset>2593975</wp:posOffset>
                </wp:positionH>
                <wp:positionV relativeFrom="paragraph">
                  <wp:posOffset>7118985</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60.55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36FA96B7" w14:textId="7A229194" w:rsidR="00A81528" w:rsidRPr="003160B6" w:rsidRDefault="003903A1" w:rsidP="004073A0">
      <w:pPr>
        <w:pStyle w:val="Heading1"/>
      </w:pPr>
      <w:r w:rsidRPr="003160B6">
        <w:br w:type="page"/>
      </w:r>
      <w:bookmarkStart w:id="0" w:name="_Toc179463262"/>
      <w:bookmarkStart w:id="1" w:name="_Toc179463490"/>
      <w:bookmarkStart w:id="2" w:name="_Toc180049904"/>
      <w:bookmarkStart w:id="3" w:name="_Toc180074801"/>
      <w:r w:rsidR="002B498D" w:rsidRPr="003160B6">
        <w:lastRenderedPageBreak/>
        <w:t>AGRADECIMIENTOS</w:t>
      </w:r>
      <w:bookmarkEnd w:id="0"/>
      <w:bookmarkEnd w:id="1"/>
      <w:bookmarkEnd w:id="2"/>
      <w:bookmarkEnd w:id="3"/>
    </w:p>
    <w:p w14:paraId="4A481D49" w14:textId="77777777" w:rsidR="002B498D" w:rsidRPr="003160B6" w:rsidRDefault="002B498D" w:rsidP="00FE2561">
      <w:pPr>
        <w:spacing w:before="0" w:after="0" w:line="240" w:lineRule="auto"/>
        <w:jc w:val="left"/>
      </w:pPr>
    </w:p>
    <w:p w14:paraId="3F897C88" w14:textId="77777777" w:rsidR="00C97ADA" w:rsidRPr="003160B6" w:rsidRDefault="00C97ADA" w:rsidP="00FE2561">
      <w:pPr>
        <w:spacing w:before="0" w:after="0" w:line="240" w:lineRule="auto"/>
        <w:jc w:val="left"/>
        <w:sectPr w:rsidR="00C97ADA" w:rsidRPr="003160B6" w:rsidSect="005C241A">
          <w:pgSz w:w="12242" w:h="15842" w:code="1"/>
          <w:pgMar w:top="1701" w:right="1134" w:bottom="1418" w:left="1985" w:header="709" w:footer="709" w:gutter="0"/>
          <w:cols w:space="708"/>
          <w:docGrid w:linePitch="360"/>
        </w:sectPr>
      </w:pPr>
    </w:p>
    <w:p w14:paraId="166AEEE2" w14:textId="151C07C3" w:rsidR="00C97ADA" w:rsidRPr="003160B6" w:rsidRDefault="00C97ADA" w:rsidP="004073A0">
      <w:pPr>
        <w:pStyle w:val="Heading1"/>
      </w:pPr>
      <w:bookmarkStart w:id="4" w:name="_Toc179463263"/>
      <w:bookmarkStart w:id="5" w:name="_Toc179463491"/>
      <w:bookmarkStart w:id="6" w:name="_Toc180049905"/>
      <w:bookmarkStart w:id="7" w:name="_Toc180074802"/>
      <w:r w:rsidRPr="003160B6">
        <w:lastRenderedPageBreak/>
        <w:t>resumen</w:t>
      </w:r>
      <w:bookmarkEnd w:id="4"/>
      <w:bookmarkEnd w:id="5"/>
      <w:bookmarkEnd w:id="6"/>
      <w:bookmarkEnd w:id="7"/>
    </w:p>
    <w:p w14:paraId="72C8B15A" w14:textId="34899FE9" w:rsidR="00A2167F" w:rsidRPr="003160B6" w:rsidRDefault="00A2167F" w:rsidP="00C97ADA">
      <w:bookmarkStart w:id="8"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8"/>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9" w:name="_Toc179463264"/>
      <w:bookmarkStart w:id="10" w:name="_Toc179463492"/>
      <w:bookmarkStart w:id="11" w:name="_Toc180049906"/>
      <w:bookmarkStart w:id="12" w:name="_Toc180074803"/>
      <w:r w:rsidRPr="003160B6">
        <w:rPr>
          <w:lang w:val="en-US"/>
        </w:rPr>
        <w:lastRenderedPageBreak/>
        <w:t>abstract</w:t>
      </w:r>
      <w:bookmarkEnd w:id="9"/>
      <w:bookmarkEnd w:id="10"/>
      <w:bookmarkEnd w:id="11"/>
      <w:bookmarkEnd w:id="12"/>
    </w:p>
    <w:p w14:paraId="2E20F1C6" w14:textId="24169323"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36543C" w:rsidRPr="003160B6">
        <w:rPr>
          <w:lang w:val="en-US"/>
        </w:rPr>
        <w:t>needs a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which use 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13" w:name="_Toc179463265"/>
      <w:bookmarkStart w:id="14" w:name="_Toc179463493"/>
      <w:bookmarkStart w:id="15" w:name="_Toc180049907"/>
      <w:bookmarkStart w:id="16" w:name="_Toc180074804"/>
      <w:r w:rsidRPr="003160B6">
        <w:lastRenderedPageBreak/>
        <w:t>contenidos</w:t>
      </w:r>
      <w:bookmarkEnd w:id="13"/>
      <w:bookmarkEnd w:id="14"/>
      <w:bookmarkEnd w:id="15"/>
      <w:bookmarkEnd w:id="16"/>
    </w:p>
    <w:sdt>
      <w:sdtPr>
        <w:rPr>
          <w:rFonts w:cs="Times New Roman"/>
          <w:b w:val="0"/>
          <w:bCs w:val="0"/>
          <w:caps w:val="0"/>
          <w:sz w:val="24"/>
          <w:szCs w:val="24"/>
        </w:rPr>
        <w:id w:val="-1635245430"/>
        <w:docPartObj>
          <w:docPartGallery w:val="Table of Contents"/>
          <w:docPartUnique/>
        </w:docPartObj>
      </w:sdtPr>
      <w:sdtEndPr>
        <w:rPr>
          <w:noProof/>
        </w:rPr>
      </w:sdtEndPr>
      <w:sdtContent>
        <w:p w14:paraId="4963C167" w14:textId="09E23D9C" w:rsidR="009D05EB"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0074806" w:history="1">
            <w:r w:rsidR="009D05EB" w:rsidRPr="00D30868">
              <w:rPr>
                <w:rStyle w:val="Hyperlink"/>
                <w:noProof/>
              </w:rPr>
              <w:t>introducción</w:t>
            </w:r>
            <w:r w:rsidR="009D05EB">
              <w:rPr>
                <w:noProof/>
                <w:webHidden/>
              </w:rPr>
              <w:tab/>
            </w:r>
            <w:r w:rsidR="009D05EB">
              <w:rPr>
                <w:noProof/>
                <w:webHidden/>
              </w:rPr>
              <w:fldChar w:fldCharType="begin"/>
            </w:r>
            <w:r w:rsidR="009D05EB">
              <w:rPr>
                <w:noProof/>
                <w:webHidden/>
              </w:rPr>
              <w:instrText xml:space="preserve"> PAGEREF _Toc180074806 \h </w:instrText>
            </w:r>
            <w:r w:rsidR="009D05EB">
              <w:rPr>
                <w:noProof/>
                <w:webHidden/>
              </w:rPr>
            </w:r>
            <w:r w:rsidR="009D05EB">
              <w:rPr>
                <w:noProof/>
                <w:webHidden/>
              </w:rPr>
              <w:fldChar w:fldCharType="separate"/>
            </w:r>
            <w:r w:rsidR="009D05EB">
              <w:rPr>
                <w:noProof/>
                <w:webHidden/>
              </w:rPr>
              <w:t>1</w:t>
            </w:r>
            <w:r w:rsidR="009D05EB">
              <w:rPr>
                <w:noProof/>
                <w:webHidden/>
              </w:rPr>
              <w:fldChar w:fldCharType="end"/>
            </w:r>
          </w:hyperlink>
        </w:p>
        <w:p w14:paraId="12FF6EA7" w14:textId="47698B96"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07" w:history="1">
            <w:r w:rsidRPr="00D30868">
              <w:rPr>
                <w:rStyle w:val="Hyperlink"/>
                <w:noProof/>
              </w:rPr>
              <w:t>capítulo 1. marco teórico y conceptual</w:t>
            </w:r>
            <w:r>
              <w:rPr>
                <w:noProof/>
                <w:webHidden/>
              </w:rPr>
              <w:tab/>
            </w:r>
            <w:r>
              <w:rPr>
                <w:noProof/>
                <w:webHidden/>
              </w:rPr>
              <w:fldChar w:fldCharType="begin"/>
            </w:r>
            <w:r>
              <w:rPr>
                <w:noProof/>
                <w:webHidden/>
              </w:rPr>
              <w:instrText xml:space="preserve"> PAGEREF _Toc180074807 \h </w:instrText>
            </w:r>
            <w:r>
              <w:rPr>
                <w:noProof/>
                <w:webHidden/>
              </w:rPr>
            </w:r>
            <w:r>
              <w:rPr>
                <w:noProof/>
                <w:webHidden/>
              </w:rPr>
              <w:fldChar w:fldCharType="separate"/>
            </w:r>
            <w:r>
              <w:rPr>
                <w:noProof/>
                <w:webHidden/>
              </w:rPr>
              <w:t>5</w:t>
            </w:r>
            <w:r>
              <w:rPr>
                <w:noProof/>
                <w:webHidden/>
              </w:rPr>
              <w:fldChar w:fldCharType="end"/>
            </w:r>
          </w:hyperlink>
        </w:p>
        <w:p w14:paraId="6C44B529" w14:textId="1FB1325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8" w:history="1">
            <w:r w:rsidRPr="00D30868">
              <w:rPr>
                <w:rStyle w:val="Hyperlink"/>
                <w:noProof/>
              </w:rPr>
              <w:t>1.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0074808 \h </w:instrText>
            </w:r>
            <w:r>
              <w:rPr>
                <w:noProof/>
                <w:webHidden/>
              </w:rPr>
            </w:r>
            <w:r>
              <w:rPr>
                <w:noProof/>
                <w:webHidden/>
              </w:rPr>
              <w:fldChar w:fldCharType="separate"/>
            </w:r>
            <w:r>
              <w:rPr>
                <w:noProof/>
                <w:webHidden/>
              </w:rPr>
              <w:t>5</w:t>
            </w:r>
            <w:r>
              <w:rPr>
                <w:noProof/>
                <w:webHidden/>
              </w:rPr>
              <w:fldChar w:fldCharType="end"/>
            </w:r>
          </w:hyperlink>
        </w:p>
        <w:p w14:paraId="22E6E473" w14:textId="73EDAA3A"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9" w:history="1">
            <w:r w:rsidRPr="00D30868">
              <w:rPr>
                <w:rStyle w:val="Hyperlink"/>
                <w:noProof/>
              </w:rPr>
              <w:t>1.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plicaciones web</w:t>
            </w:r>
            <w:r>
              <w:rPr>
                <w:noProof/>
                <w:webHidden/>
              </w:rPr>
              <w:tab/>
            </w:r>
            <w:r>
              <w:rPr>
                <w:noProof/>
                <w:webHidden/>
              </w:rPr>
              <w:fldChar w:fldCharType="begin"/>
            </w:r>
            <w:r>
              <w:rPr>
                <w:noProof/>
                <w:webHidden/>
              </w:rPr>
              <w:instrText xml:space="preserve"> PAGEREF _Toc180074809 \h </w:instrText>
            </w:r>
            <w:r>
              <w:rPr>
                <w:noProof/>
                <w:webHidden/>
              </w:rPr>
            </w:r>
            <w:r>
              <w:rPr>
                <w:noProof/>
                <w:webHidden/>
              </w:rPr>
              <w:fldChar w:fldCharType="separate"/>
            </w:r>
            <w:r>
              <w:rPr>
                <w:noProof/>
                <w:webHidden/>
              </w:rPr>
              <w:t>6</w:t>
            </w:r>
            <w:r>
              <w:rPr>
                <w:noProof/>
                <w:webHidden/>
              </w:rPr>
              <w:fldChar w:fldCharType="end"/>
            </w:r>
          </w:hyperlink>
        </w:p>
        <w:p w14:paraId="0ED6E1AD" w14:textId="64DFBEF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0" w:history="1">
            <w:r w:rsidRPr="00D30868">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Ventajas y clasificación</w:t>
            </w:r>
            <w:r>
              <w:rPr>
                <w:noProof/>
                <w:webHidden/>
              </w:rPr>
              <w:tab/>
            </w:r>
            <w:r>
              <w:rPr>
                <w:noProof/>
                <w:webHidden/>
              </w:rPr>
              <w:fldChar w:fldCharType="begin"/>
            </w:r>
            <w:r>
              <w:rPr>
                <w:noProof/>
                <w:webHidden/>
              </w:rPr>
              <w:instrText xml:space="preserve"> PAGEREF _Toc180074810 \h </w:instrText>
            </w:r>
            <w:r>
              <w:rPr>
                <w:noProof/>
                <w:webHidden/>
              </w:rPr>
            </w:r>
            <w:r>
              <w:rPr>
                <w:noProof/>
                <w:webHidden/>
              </w:rPr>
              <w:fldChar w:fldCharType="separate"/>
            </w:r>
            <w:r>
              <w:rPr>
                <w:noProof/>
                <w:webHidden/>
              </w:rPr>
              <w:t>6</w:t>
            </w:r>
            <w:r>
              <w:rPr>
                <w:noProof/>
                <w:webHidden/>
              </w:rPr>
              <w:fldChar w:fldCharType="end"/>
            </w:r>
          </w:hyperlink>
        </w:p>
        <w:p w14:paraId="649C71C7" w14:textId="221C74C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1" w:history="1">
            <w:r w:rsidRPr="00D30868">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rquitectura cliente-servidor</w:t>
            </w:r>
            <w:r>
              <w:rPr>
                <w:noProof/>
                <w:webHidden/>
              </w:rPr>
              <w:tab/>
            </w:r>
            <w:r>
              <w:rPr>
                <w:noProof/>
                <w:webHidden/>
              </w:rPr>
              <w:fldChar w:fldCharType="begin"/>
            </w:r>
            <w:r>
              <w:rPr>
                <w:noProof/>
                <w:webHidden/>
              </w:rPr>
              <w:instrText xml:space="preserve"> PAGEREF _Toc180074811 \h </w:instrText>
            </w:r>
            <w:r>
              <w:rPr>
                <w:noProof/>
                <w:webHidden/>
              </w:rPr>
            </w:r>
            <w:r>
              <w:rPr>
                <w:noProof/>
                <w:webHidden/>
              </w:rPr>
              <w:fldChar w:fldCharType="separate"/>
            </w:r>
            <w:r>
              <w:rPr>
                <w:noProof/>
                <w:webHidden/>
              </w:rPr>
              <w:t>8</w:t>
            </w:r>
            <w:r>
              <w:rPr>
                <w:noProof/>
                <w:webHidden/>
              </w:rPr>
              <w:fldChar w:fldCharType="end"/>
            </w:r>
          </w:hyperlink>
        </w:p>
        <w:p w14:paraId="60C5C784" w14:textId="62E1C704"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2" w:history="1">
            <w:r w:rsidRPr="00D30868">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PI y API REST</w:t>
            </w:r>
            <w:r>
              <w:rPr>
                <w:noProof/>
                <w:webHidden/>
              </w:rPr>
              <w:tab/>
            </w:r>
            <w:r>
              <w:rPr>
                <w:noProof/>
                <w:webHidden/>
              </w:rPr>
              <w:fldChar w:fldCharType="begin"/>
            </w:r>
            <w:r>
              <w:rPr>
                <w:noProof/>
                <w:webHidden/>
              </w:rPr>
              <w:instrText xml:space="preserve"> PAGEREF _Toc180074812 \h </w:instrText>
            </w:r>
            <w:r>
              <w:rPr>
                <w:noProof/>
                <w:webHidden/>
              </w:rPr>
            </w:r>
            <w:r>
              <w:rPr>
                <w:noProof/>
                <w:webHidden/>
              </w:rPr>
              <w:fldChar w:fldCharType="separate"/>
            </w:r>
            <w:r>
              <w:rPr>
                <w:noProof/>
                <w:webHidden/>
              </w:rPr>
              <w:t>8</w:t>
            </w:r>
            <w:r>
              <w:rPr>
                <w:noProof/>
                <w:webHidden/>
              </w:rPr>
              <w:fldChar w:fldCharType="end"/>
            </w:r>
          </w:hyperlink>
        </w:p>
        <w:p w14:paraId="1E840632" w14:textId="10A432E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3" w:history="1">
            <w:r w:rsidRPr="00D30868">
              <w:rPr>
                <w:rStyle w:val="Hyperlink"/>
                <w:noProof/>
              </w:rPr>
              <w:t>1.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0074813 \h </w:instrText>
            </w:r>
            <w:r>
              <w:rPr>
                <w:noProof/>
                <w:webHidden/>
              </w:rPr>
            </w:r>
            <w:r>
              <w:rPr>
                <w:noProof/>
                <w:webHidden/>
              </w:rPr>
              <w:fldChar w:fldCharType="separate"/>
            </w:r>
            <w:r>
              <w:rPr>
                <w:noProof/>
                <w:webHidden/>
              </w:rPr>
              <w:t>9</w:t>
            </w:r>
            <w:r>
              <w:rPr>
                <w:noProof/>
                <w:webHidden/>
              </w:rPr>
              <w:fldChar w:fldCharType="end"/>
            </w:r>
          </w:hyperlink>
        </w:p>
        <w:p w14:paraId="49EE6D94" w14:textId="166001EC"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4" w:history="1">
            <w:r w:rsidRPr="00D30868">
              <w:rPr>
                <w:rStyle w:val="Hyperlink"/>
                <w:noProof/>
              </w:rPr>
              <w:t>1.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cliente</w:t>
            </w:r>
            <w:r>
              <w:rPr>
                <w:noProof/>
                <w:webHidden/>
              </w:rPr>
              <w:tab/>
            </w:r>
            <w:r>
              <w:rPr>
                <w:noProof/>
                <w:webHidden/>
              </w:rPr>
              <w:fldChar w:fldCharType="begin"/>
            </w:r>
            <w:r>
              <w:rPr>
                <w:noProof/>
                <w:webHidden/>
              </w:rPr>
              <w:instrText xml:space="preserve"> PAGEREF _Toc180074814 \h </w:instrText>
            </w:r>
            <w:r>
              <w:rPr>
                <w:noProof/>
                <w:webHidden/>
              </w:rPr>
            </w:r>
            <w:r>
              <w:rPr>
                <w:noProof/>
                <w:webHidden/>
              </w:rPr>
              <w:fldChar w:fldCharType="separate"/>
            </w:r>
            <w:r>
              <w:rPr>
                <w:noProof/>
                <w:webHidden/>
              </w:rPr>
              <w:t>10</w:t>
            </w:r>
            <w:r>
              <w:rPr>
                <w:noProof/>
                <w:webHidden/>
              </w:rPr>
              <w:fldChar w:fldCharType="end"/>
            </w:r>
          </w:hyperlink>
        </w:p>
        <w:p w14:paraId="5AEE9032" w14:textId="41C4AE9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5" w:history="1">
            <w:r w:rsidRPr="00D30868">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HTML, CSS y JavaScript</w:t>
            </w:r>
            <w:r>
              <w:rPr>
                <w:noProof/>
                <w:webHidden/>
              </w:rPr>
              <w:tab/>
            </w:r>
            <w:r>
              <w:rPr>
                <w:noProof/>
                <w:webHidden/>
              </w:rPr>
              <w:fldChar w:fldCharType="begin"/>
            </w:r>
            <w:r>
              <w:rPr>
                <w:noProof/>
                <w:webHidden/>
              </w:rPr>
              <w:instrText xml:space="preserve"> PAGEREF _Toc180074815 \h </w:instrText>
            </w:r>
            <w:r>
              <w:rPr>
                <w:noProof/>
                <w:webHidden/>
              </w:rPr>
            </w:r>
            <w:r>
              <w:rPr>
                <w:noProof/>
                <w:webHidden/>
              </w:rPr>
              <w:fldChar w:fldCharType="separate"/>
            </w:r>
            <w:r>
              <w:rPr>
                <w:noProof/>
                <w:webHidden/>
              </w:rPr>
              <w:t>10</w:t>
            </w:r>
            <w:r>
              <w:rPr>
                <w:noProof/>
                <w:webHidden/>
              </w:rPr>
              <w:fldChar w:fldCharType="end"/>
            </w:r>
          </w:hyperlink>
        </w:p>
        <w:p w14:paraId="0D1EA84E" w14:textId="0AE0259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6" w:history="1">
            <w:r w:rsidRPr="00D30868">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JSON</w:t>
            </w:r>
            <w:r>
              <w:rPr>
                <w:noProof/>
                <w:webHidden/>
              </w:rPr>
              <w:tab/>
            </w:r>
            <w:r>
              <w:rPr>
                <w:noProof/>
                <w:webHidden/>
              </w:rPr>
              <w:fldChar w:fldCharType="begin"/>
            </w:r>
            <w:r>
              <w:rPr>
                <w:noProof/>
                <w:webHidden/>
              </w:rPr>
              <w:instrText xml:space="preserve"> PAGEREF _Toc180074816 \h </w:instrText>
            </w:r>
            <w:r>
              <w:rPr>
                <w:noProof/>
                <w:webHidden/>
              </w:rPr>
            </w:r>
            <w:r>
              <w:rPr>
                <w:noProof/>
                <w:webHidden/>
              </w:rPr>
              <w:fldChar w:fldCharType="separate"/>
            </w:r>
            <w:r>
              <w:rPr>
                <w:noProof/>
                <w:webHidden/>
              </w:rPr>
              <w:t>11</w:t>
            </w:r>
            <w:r>
              <w:rPr>
                <w:noProof/>
                <w:webHidden/>
              </w:rPr>
              <w:fldChar w:fldCharType="end"/>
            </w:r>
          </w:hyperlink>
        </w:p>
        <w:p w14:paraId="6C2B7F84" w14:textId="618E334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7" w:history="1">
            <w:r w:rsidRPr="00D30868">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eact y Next.js</w:t>
            </w:r>
            <w:r>
              <w:rPr>
                <w:noProof/>
                <w:webHidden/>
              </w:rPr>
              <w:tab/>
            </w:r>
            <w:r>
              <w:rPr>
                <w:noProof/>
                <w:webHidden/>
              </w:rPr>
              <w:fldChar w:fldCharType="begin"/>
            </w:r>
            <w:r>
              <w:rPr>
                <w:noProof/>
                <w:webHidden/>
              </w:rPr>
              <w:instrText xml:space="preserve"> PAGEREF _Toc180074817 \h </w:instrText>
            </w:r>
            <w:r>
              <w:rPr>
                <w:noProof/>
                <w:webHidden/>
              </w:rPr>
            </w:r>
            <w:r>
              <w:rPr>
                <w:noProof/>
                <w:webHidden/>
              </w:rPr>
              <w:fldChar w:fldCharType="separate"/>
            </w:r>
            <w:r>
              <w:rPr>
                <w:noProof/>
                <w:webHidden/>
              </w:rPr>
              <w:t>11</w:t>
            </w:r>
            <w:r>
              <w:rPr>
                <w:noProof/>
                <w:webHidden/>
              </w:rPr>
              <w:fldChar w:fldCharType="end"/>
            </w:r>
          </w:hyperlink>
        </w:p>
        <w:p w14:paraId="5BC7DA38" w14:textId="4740A87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8" w:history="1">
            <w:r w:rsidRPr="00D30868">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Tailwind</w:t>
            </w:r>
            <w:r>
              <w:rPr>
                <w:noProof/>
                <w:webHidden/>
              </w:rPr>
              <w:tab/>
            </w:r>
            <w:r>
              <w:rPr>
                <w:noProof/>
                <w:webHidden/>
              </w:rPr>
              <w:fldChar w:fldCharType="begin"/>
            </w:r>
            <w:r>
              <w:rPr>
                <w:noProof/>
                <w:webHidden/>
              </w:rPr>
              <w:instrText xml:space="preserve"> PAGEREF _Toc180074818 \h </w:instrText>
            </w:r>
            <w:r>
              <w:rPr>
                <w:noProof/>
                <w:webHidden/>
              </w:rPr>
            </w:r>
            <w:r>
              <w:rPr>
                <w:noProof/>
                <w:webHidden/>
              </w:rPr>
              <w:fldChar w:fldCharType="separate"/>
            </w:r>
            <w:r>
              <w:rPr>
                <w:noProof/>
                <w:webHidden/>
              </w:rPr>
              <w:t>12</w:t>
            </w:r>
            <w:r>
              <w:rPr>
                <w:noProof/>
                <w:webHidden/>
              </w:rPr>
              <w:fldChar w:fldCharType="end"/>
            </w:r>
          </w:hyperlink>
        </w:p>
        <w:p w14:paraId="1D0B8C82" w14:textId="1894876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9" w:history="1">
            <w:r w:rsidRPr="00D30868">
              <w:rPr>
                <w:rStyle w:val="Hyperlink"/>
                <w:noProof/>
              </w:rPr>
              <w:t>1.5</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servidor</w:t>
            </w:r>
            <w:r>
              <w:rPr>
                <w:noProof/>
                <w:webHidden/>
              </w:rPr>
              <w:tab/>
            </w:r>
            <w:r>
              <w:rPr>
                <w:noProof/>
                <w:webHidden/>
              </w:rPr>
              <w:fldChar w:fldCharType="begin"/>
            </w:r>
            <w:r>
              <w:rPr>
                <w:noProof/>
                <w:webHidden/>
              </w:rPr>
              <w:instrText xml:space="preserve"> PAGEREF _Toc180074819 \h </w:instrText>
            </w:r>
            <w:r>
              <w:rPr>
                <w:noProof/>
                <w:webHidden/>
              </w:rPr>
            </w:r>
            <w:r>
              <w:rPr>
                <w:noProof/>
                <w:webHidden/>
              </w:rPr>
              <w:fldChar w:fldCharType="separate"/>
            </w:r>
            <w:r>
              <w:rPr>
                <w:noProof/>
                <w:webHidden/>
              </w:rPr>
              <w:t>12</w:t>
            </w:r>
            <w:r>
              <w:rPr>
                <w:noProof/>
                <w:webHidden/>
              </w:rPr>
              <w:fldChar w:fldCharType="end"/>
            </w:r>
          </w:hyperlink>
        </w:p>
        <w:p w14:paraId="5F1A1BDC" w14:textId="1132E9A1"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0" w:history="1">
            <w:r w:rsidRPr="00D30868">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ython</w:t>
            </w:r>
            <w:r>
              <w:rPr>
                <w:noProof/>
                <w:webHidden/>
              </w:rPr>
              <w:tab/>
            </w:r>
            <w:r>
              <w:rPr>
                <w:noProof/>
                <w:webHidden/>
              </w:rPr>
              <w:fldChar w:fldCharType="begin"/>
            </w:r>
            <w:r>
              <w:rPr>
                <w:noProof/>
                <w:webHidden/>
              </w:rPr>
              <w:instrText xml:space="preserve"> PAGEREF _Toc180074820 \h </w:instrText>
            </w:r>
            <w:r>
              <w:rPr>
                <w:noProof/>
                <w:webHidden/>
              </w:rPr>
            </w:r>
            <w:r>
              <w:rPr>
                <w:noProof/>
                <w:webHidden/>
              </w:rPr>
              <w:fldChar w:fldCharType="separate"/>
            </w:r>
            <w:r>
              <w:rPr>
                <w:noProof/>
                <w:webHidden/>
              </w:rPr>
              <w:t>12</w:t>
            </w:r>
            <w:r>
              <w:rPr>
                <w:noProof/>
                <w:webHidden/>
              </w:rPr>
              <w:fldChar w:fldCharType="end"/>
            </w:r>
          </w:hyperlink>
        </w:p>
        <w:p w14:paraId="07ABAF73" w14:textId="580B9BFE"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1" w:history="1">
            <w:r w:rsidRPr="00D30868">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w:t>
            </w:r>
            <w:r>
              <w:rPr>
                <w:noProof/>
                <w:webHidden/>
              </w:rPr>
              <w:tab/>
            </w:r>
            <w:r>
              <w:rPr>
                <w:noProof/>
                <w:webHidden/>
              </w:rPr>
              <w:fldChar w:fldCharType="begin"/>
            </w:r>
            <w:r>
              <w:rPr>
                <w:noProof/>
                <w:webHidden/>
              </w:rPr>
              <w:instrText xml:space="preserve"> PAGEREF _Toc180074821 \h </w:instrText>
            </w:r>
            <w:r>
              <w:rPr>
                <w:noProof/>
                <w:webHidden/>
              </w:rPr>
            </w:r>
            <w:r>
              <w:rPr>
                <w:noProof/>
                <w:webHidden/>
              </w:rPr>
              <w:fldChar w:fldCharType="separate"/>
            </w:r>
            <w:r>
              <w:rPr>
                <w:noProof/>
                <w:webHidden/>
              </w:rPr>
              <w:t>12</w:t>
            </w:r>
            <w:r>
              <w:rPr>
                <w:noProof/>
                <w:webHidden/>
              </w:rPr>
              <w:fldChar w:fldCharType="end"/>
            </w:r>
          </w:hyperlink>
        </w:p>
        <w:p w14:paraId="6076912A" w14:textId="434B1B8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2" w:history="1">
            <w:r w:rsidRPr="00D30868">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 REST Framework</w:t>
            </w:r>
            <w:r>
              <w:rPr>
                <w:noProof/>
                <w:webHidden/>
              </w:rPr>
              <w:tab/>
            </w:r>
            <w:r>
              <w:rPr>
                <w:noProof/>
                <w:webHidden/>
              </w:rPr>
              <w:fldChar w:fldCharType="begin"/>
            </w:r>
            <w:r>
              <w:rPr>
                <w:noProof/>
                <w:webHidden/>
              </w:rPr>
              <w:instrText xml:space="preserve"> PAGEREF _Toc180074822 \h </w:instrText>
            </w:r>
            <w:r>
              <w:rPr>
                <w:noProof/>
                <w:webHidden/>
              </w:rPr>
            </w:r>
            <w:r>
              <w:rPr>
                <w:noProof/>
                <w:webHidden/>
              </w:rPr>
              <w:fldChar w:fldCharType="separate"/>
            </w:r>
            <w:r>
              <w:rPr>
                <w:noProof/>
                <w:webHidden/>
              </w:rPr>
              <w:t>13</w:t>
            </w:r>
            <w:r>
              <w:rPr>
                <w:noProof/>
                <w:webHidden/>
              </w:rPr>
              <w:fldChar w:fldCharType="end"/>
            </w:r>
          </w:hyperlink>
        </w:p>
        <w:p w14:paraId="3FABCF8D" w14:textId="28DD4BC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3" w:history="1">
            <w:r w:rsidRPr="00D30868">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Bases de datos</w:t>
            </w:r>
            <w:r>
              <w:rPr>
                <w:noProof/>
                <w:webHidden/>
              </w:rPr>
              <w:tab/>
            </w:r>
            <w:r>
              <w:rPr>
                <w:noProof/>
                <w:webHidden/>
              </w:rPr>
              <w:fldChar w:fldCharType="begin"/>
            </w:r>
            <w:r>
              <w:rPr>
                <w:noProof/>
                <w:webHidden/>
              </w:rPr>
              <w:instrText xml:space="preserve"> PAGEREF _Toc180074823 \h </w:instrText>
            </w:r>
            <w:r>
              <w:rPr>
                <w:noProof/>
                <w:webHidden/>
              </w:rPr>
            </w:r>
            <w:r>
              <w:rPr>
                <w:noProof/>
                <w:webHidden/>
              </w:rPr>
              <w:fldChar w:fldCharType="separate"/>
            </w:r>
            <w:r>
              <w:rPr>
                <w:noProof/>
                <w:webHidden/>
              </w:rPr>
              <w:t>13</w:t>
            </w:r>
            <w:r>
              <w:rPr>
                <w:noProof/>
                <w:webHidden/>
              </w:rPr>
              <w:fldChar w:fldCharType="end"/>
            </w:r>
          </w:hyperlink>
        </w:p>
        <w:p w14:paraId="3D461F27" w14:textId="25A2D9B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4" w:history="1">
            <w:r w:rsidRPr="00D30868">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Sistema gestor de bases de datos</w:t>
            </w:r>
            <w:r>
              <w:rPr>
                <w:noProof/>
                <w:webHidden/>
              </w:rPr>
              <w:tab/>
            </w:r>
            <w:r>
              <w:rPr>
                <w:noProof/>
                <w:webHidden/>
              </w:rPr>
              <w:fldChar w:fldCharType="begin"/>
            </w:r>
            <w:r>
              <w:rPr>
                <w:noProof/>
                <w:webHidden/>
              </w:rPr>
              <w:instrText xml:space="preserve"> PAGEREF _Toc180074824 \h </w:instrText>
            </w:r>
            <w:r>
              <w:rPr>
                <w:noProof/>
                <w:webHidden/>
              </w:rPr>
            </w:r>
            <w:r>
              <w:rPr>
                <w:noProof/>
                <w:webHidden/>
              </w:rPr>
              <w:fldChar w:fldCharType="separate"/>
            </w:r>
            <w:r>
              <w:rPr>
                <w:noProof/>
                <w:webHidden/>
              </w:rPr>
              <w:t>14</w:t>
            </w:r>
            <w:r>
              <w:rPr>
                <w:noProof/>
                <w:webHidden/>
              </w:rPr>
              <w:fldChar w:fldCharType="end"/>
            </w:r>
          </w:hyperlink>
        </w:p>
        <w:p w14:paraId="4625E738" w14:textId="62634E3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5" w:history="1">
            <w:r w:rsidRPr="00D30868">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ostgreSQL</w:t>
            </w:r>
            <w:r>
              <w:rPr>
                <w:noProof/>
                <w:webHidden/>
              </w:rPr>
              <w:tab/>
            </w:r>
            <w:r>
              <w:rPr>
                <w:noProof/>
                <w:webHidden/>
              </w:rPr>
              <w:fldChar w:fldCharType="begin"/>
            </w:r>
            <w:r>
              <w:rPr>
                <w:noProof/>
                <w:webHidden/>
              </w:rPr>
              <w:instrText xml:space="preserve"> PAGEREF _Toc180074825 \h </w:instrText>
            </w:r>
            <w:r>
              <w:rPr>
                <w:noProof/>
                <w:webHidden/>
              </w:rPr>
            </w:r>
            <w:r>
              <w:rPr>
                <w:noProof/>
                <w:webHidden/>
              </w:rPr>
              <w:fldChar w:fldCharType="separate"/>
            </w:r>
            <w:r>
              <w:rPr>
                <w:noProof/>
                <w:webHidden/>
              </w:rPr>
              <w:t>14</w:t>
            </w:r>
            <w:r>
              <w:rPr>
                <w:noProof/>
                <w:webHidden/>
              </w:rPr>
              <w:fldChar w:fldCharType="end"/>
            </w:r>
          </w:hyperlink>
        </w:p>
        <w:p w14:paraId="37243732" w14:textId="17C3BED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6" w:history="1">
            <w:r w:rsidRPr="00D30868">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Autenticación y autorización</w:t>
            </w:r>
            <w:r>
              <w:rPr>
                <w:noProof/>
                <w:webHidden/>
              </w:rPr>
              <w:tab/>
            </w:r>
            <w:r>
              <w:rPr>
                <w:noProof/>
                <w:webHidden/>
              </w:rPr>
              <w:fldChar w:fldCharType="begin"/>
            </w:r>
            <w:r>
              <w:rPr>
                <w:noProof/>
                <w:webHidden/>
              </w:rPr>
              <w:instrText xml:space="preserve"> PAGEREF _Toc180074826 \h </w:instrText>
            </w:r>
            <w:r>
              <w:rPr>
                <w:noProof/>
                <w:webHidden/>
              </w:rPr>
            </w:r>
            <w:r>
              <w:rPr>
                <w:noProof/>
                <w:webHidden/>
              </w:rPr>
              <w:fldChar w:fldCharType="separate"/>
            </w:r>
            <w:r>
              <w:rPr>
                <w:noProof/>
                <w:webHidden/>
              </w:rPr>
              <w:t>14</w:t>
            </w:r>
            <w:r>
              <w:rPr>
                <w:noProof/>
                <w:webHidden/>
              </w:rPr>
              <w:fldChar w:fldCharType="end"/>
            </w:r>
          </w:hyperlink>
        </w:p>
        <w:p w14:paraId="03664991" w14:textId="4E1E04A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7" w:history="1">
            <w:r w:rsidRPr="00D30868">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lang w:val="en-US"/>
              </w:rPr>
              <w:t>NextAuth y Django REST Framework</w:t>
            </w:r>
            <w:r>
              <w:rPr>
                <w:noProof/>
                <w:webHidden/>
              </w:rPr>
              <w:tab/>
            </w:r>
            <w:r>
              <w:rPr>
                <w:noProof/>
                <w:webHidden/>
              </w:rPr>
              <w:fldChar w:fldCharType="begin"/>
            </w:r>
            <w:r>
              <w:rPr>
                <w:noProof/>
                <w:webHidden/>
              </w:rPr>
              <w:instrText xml:space="preserve"> PAGEREF _Toc180074827 \h </w:instrText>
            </w:r>
            <w:r>
              <w:rPr>
                <w:noProof/>
                <w:webHidden/>
              </w:rPr>
            </w:r>
            <w:r>
              <w:rPr>
                <w:noProof/>
                <w:webHidden/>
              </w:rPr>
              <w:fldChar w:fldCharType="separate"/>
            </w:r>
            <w:r>
              <w:rPr>
                <w:noProof/>
                <w:webHidden/>
              </w:rPr>
              <w:t>15</w:t>
            </w:r>
            <w:r>
              <w:rPr>
                <w:noProof/>
                <w:webHidden/>
              </w:rPr>
              <w:fldChar w:fldCharType="end"/>
            </w:r>
          </w:hyperlink>
        </w:p>
        <w:p w14:paraId="0620EF56" w14:textId="362E4A1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8" w:history="1">
            <w:r w:rsidRPr="00D30868">
              <w:rPr>
                <w:rStyle w:val="Hyperlink"/>
                <w:noProof/>
              </w:rPr>
              <w:t>1.8</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28 \h </w:instrText>
            </w:r>
            <w:r>
              <w:rPr>
                <w:noProof/>
                <w:webHidden/>
              </w:rPr>
            </w:r>
            <w:r>
              <w:rPr>
                <w:noProof/>
                <w:webHidden/>
              </w:rPr>
              <w:fldChar w:fldCharType="separate"/>
            </w:r>
            <w:r>
              <w:rPr>
                <w:noProof/>
                <w:webHidden/>
              </w:rPr>
              <w:t>16</w:t>
            </w:r>
            <w:r>
              <w:rPr>
                <w:noProof/>
                <w:webHidden/>
              </w:rPr>
              <w:fldChar w:fldCharType="end"/>
            </w:r>
          </w:hyperlink>
        </w:p>
        <w:p w14:paraId="388A5770" w14:textId="2E0CEF1B"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29" w:history="1">
            <w:r w:rsidRPr="00D30868">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0074829 \h </w:instrText>
            </w:r>
            <w:r>
              <w:rPr>
                <w:noProof/>
                <w:webHidden/>
              </w:rPr>
            </w:r>
            <w:r>
              <w:rPr>
                <w:noProof/>
                <w:webHidden/>
              </w:rPr>
              <w:fldChar w:fldCharType="separate"/>
            </w:r>
            <w:r>
              <w:rPr>
                <w:noProof/>
                <w:webHidden/>
              </w:rPr>
              <w:t>17</w:t>
            </w:r>
            <w:r>
              <w:rPr>
                <w:noProof/>
                <w:webHidden/>
              </w:rPr>
              <w:fldChar w:fldCharType="end"/>
            </w:r>
          </w:hyperlink>
        </w:p>
        <w:p w14:paraId="2E492913" w14:textId="0921EED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1" w:history="1">
            <w:r w:rsidRPr="00D30868">
              <w:rPr>
                <w:rStyle w:val="Hyperlink"/>
                <w:noProof/>
              </w:rPr>
              <w:t>2.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0074831 \h </w:instrText>
            </w:r>
            <w:r>
              <w:rPr>
                <w:noProof/>
                <w:webHidden/>
              </w:rPr>
            </w:r>
            <w:r>
              <w:rPr>
                <w:noProof/>
                <w:webHidden/>
              </w:rPr>
              <w:fldChar w:fldCharType="separate"/>
            </w:r>
            <w:r>
              <w:rPr>
                <w:noProof/>
                <w:webHidden/>
              </w:rPr>
              <w:t>17</w:t>
            </w:r>
            <w:r>
              <w:rPr>
                <w:noProof/>
                <w:webHidden/>
              </w:rPr>
              <w:fldChar w:fldCharType="end"/>
            </w:r>
          </w:hyperlink>
        </w:p>
        <w:p w14:paraId="47B97905" w14:textId="295B42F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2" w:history="1">
            <w:r w:rsidRPr="00D30868">
              <w:rPr>
                <w:rStyle w:val="Hyperlink"/>
                <w:noProof/>
              </w:rPr>
              <w:t>2.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servidor</w:t>
            </w:r>
            <w:r>
              <w:rPr>
                <w:noProof/>
                <w:webHidden/>
              </w:rPr>
              <w:tab/>
            </w:r>
            <w:r>
              <w:rPr>
                <w:noProof/>
                <w:webHidden/>
              </w:rPr>
              <w:fldChar w:fldCharType="begin"/>
            </w:r>
            <w:r>
              <w:rPr>
                <w:noProof/>
                <w:webHidden/>
              </w:rPr>
              <w:instrText xml:space="preserve"> PAGEREF _Toc180074832 \h </w:instrText>
            </w:r>
            <w:r>
              <w:rPr>
                <w:noProof/>
                <w:webHidden/>
              </w:rPr>
            </w:r>
            <w:r>
              <w:rPr>
                <w:noProof/>
                <w:webHidden/>
              </w:rPr>
              <w:fldChar w:fldCharType="separate"/>
            </w:r>
            <w:r>
              <w:rPr>
                <w:noProof/>
                <w:webHidden/>
              </w:rPr>
              <w:t>20</w:t>
            </w:r>
            <w:r>
              <w:rPr>
                <w:noProof/>
                <w:webHidden/>
              </w:rPr>
              <w:fldChar w:fldCharType="end"/>
            </w:r>
          </w:hyperlink>
        </w:p>
        <w:p w14:paraId="31649AB8" w14:textId="3F2527D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3" w:history="1">
            <w:r w:rsidRPr="00D30868">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0074833 \h </w:instrText>
            </w:r>
            <w:r>
              <w:rPr>
                <w:noProof/>
                <w:webHidden/>
              </w:rPr>
            </w:r>
            <w:r>
              <w:rPr>
                <w:noProof/>
                <w:webHidden/>
              </w:rPr>
              <w:fldChar w:fldCharType="separate"/>
            </w:r>
            <w:r>
              <w:rPr>
                <w:noProof/>
                <w:webHidden/>
              </w:rPr>
              <w:t>20</w:t>
            </w:r>
            <w:r>
              <w:rPr>
                <w:noProof/>
                <w:webHidden/>
              </w:rPr>
              <w:fldChar w:fldCharType="end"/>
            </w:r>
          </w:hyperlink>
        </w:p>
        <w:p w14:paraId="7B905FE1" w14:textId="3D81D7C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4" w:history="1">
            <w:r w:rsidRPr="00D30868">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l servidor Django</w:t>
            </w:r>
            <w:r>
              <w:rPr>
                <w:noProof/>
                <w:webHidden/>
              </w:rPr>
              <w:tab/>
            </w:r>
            <w:r>
              <w:rPr>
                <w:noProof/>
                <w:webHidden/>
              </w:rPr>
              <w:fldChar w:fldCharType="begin"/>
            </w:r>
            <w:r>
              <w:rPr>
                <w:noProof/>
                <w:webHidden/>
              </w:rPr>
              <w:instrText xml:space="preserve"> PAGEREF _Toc180074834 \h </w:instrText>
            </w:r>
            <w:r>
              <w:rPr>
                <w:noProof/>
                <w:webHidden/>
              </w:rPr>
            </w:r>
            <w:r>
              <w:rPr>
                <w:noProof/>
                <w:webHidden/>
              </w:rPr>
              <w:fldChar w:fldCharType="separate"/>
            </w:r>
            <w:r>
              <w:rPr>
                <w:noProof/>
                <w:webHidden/>
              </w:rPr>
              <w:t>24</w:t>
            </w:r>
            <w:r>
              <w:rPr>
                <w:noProof/>
                <w:webHidden/>
              </w:rPr>
              <w:fldChar w:fldCharType="end"/>
            </w:r>
          </w:hyperlink>
        </w:p>
        <w:p w14:paraId="6CBB2F2D" w14:textId="2949FE03"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5" w:history="1">
            <w:r w:rsidRPr="00D30868">
              <w:rPr>
                <w:rStyle w:val="Hyperlink"/>
                <w:noProof/>
              </w:rPr>
              <w:t>2.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cliente</w:t>
            </w:r>
            <w:r>
              <w:rPr>
                <w:noProof/>
                <w:webHidden/>
              </w:rPr>
              <w:tab/>
            </w:r>
            <w:r>
              <w:rPr>
                <w:noProof/>
                <w:webHidden/>
              </w:rPr>
              <w:fldChar w:fldCharType="begin"/>
            </w:r>
            <w:r>
              <w:rPr>
                <w:noProof/>
                <w:webHidden/>
              </w:rPr>
              <w:instrText xml:space="preserve"> PAGEREF _Toc180074835 \h </w:instrText>
            </w:r>
            <w:r>
              <w:rPr>
                <w:noProof/>
                <w:webHidden/>
              </w:rPr>
            </w:r>
            <w:r>
              <w:rPr>
                <w:noProof/>
                <w:webHidden/>
              </w:rPr>
              <w:fldChar w:fldCharType="separate"/>
            </w:r>
            <w:r>
              <w:rPr>
                <w:noProof/>
                <w:webHidden/>
              </w:rPr>
              <w:t>28</w:t>
            </w:r>
            <w:r>
              <w:rPr>
                <w:noProof/>
                <w:webHidden/>
              </w:rPr>
              <w:fldChar w:fldCharType="end"/>
            </w:r>
          </w:hyperlink>
        </w:p>
        <w:p w14:paraId="640DB5AD" w14:textId="75716DB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6" w:history="1">
            <w:r w:rsidRPr="00D30868">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utas y páginas</w:t>
            </w:r>
            <w:r>
              <w:rPr>
                <w:noProof/>
                <w:webHidden/>
              </w:rPr>
              <w:tab/>
            </w:r>
            <w:r>
              <w:rPr>
                <w:noProof/>
                <w:webHidden/>
              </w:rPr>
              <w:fldChar w:fldCharType="begin"/>
            </w:r>
            <w:r>
              <w:rPr>
                <w:noProof/>
                <w:webHidden/>
              </w:rPr>
              <w:instrText xml:space="preserve"> PAGEREF _Toc180074836 \h </w:instrText>
            </w:r>
            <w:r>
              <w:rPr>
                <w:noProof/>
                <w:webHidden/>
              </w:rPr>
            </w:r>
            <w:r>
              <w:rPr>
                <w:noProof/>
                <w:webHidden/>
              </w:rPr>
              <w:fldChar w:fldCharType="separate"/>
            </w:r>
            <w:r>
              <w:rPr>
                <w:noProof/>
                <w:webHidden/>
              </w:rPr>
              <w:t>28</w:t>
            </w:r>
            <w:r>
              <w:rPr>
                <w:noProof/>
                <w:webHidden/>
              </w:rPr>
              <w:fldChar w:fldCharType="end"/>
            </w:r>
          </w:hyperlink>
        </w:p>
        <w:p w14:paraId="7CFF9013" w14:textId="5C628F0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7" w:history="1">
            <w:r w:rsidRPr="00D30868">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Componentes</w:t>
            </w:r>
            <w:r>
              <w:rPr>
                <w:noProof/>
                <w:webHidden/>
              </w:rPr>
              <w:tab/>
            </w:r>
            <w:r>
              <w:rPr>
                <w:noProof/>
                <w:webHidden/>
              </w:rPr>
              <w:fldChar w:fldCharType="begin"/>
            </w:r>
            <w:r>
              <w:rPr>
                <w:noProof/>
                <w:webHidden/>
              </w:rPr>
              <w:instrText xml:space="preserve"> PAGEREF _Toc180074837 \h </w:instrText>
            </w:r>
            <w:r>
              <w:rPr>
                <w:noProof/>
                <w:webHidden/>
              </w:rPr>
            </w:r>
            <w:r>
              <w:rPr>
                <w:noProof/>
                <w:webHidden/>
              </w:rPr>
              <w:fldChar w:fldCharType="separate"/>
            </w:r>
            <w:r>
              <w:rPr>
                <w:noProof/>
                <w:webHidden/>
              </w:rPr>
              <w:t>30</w:t>
            </w:r>
            <w:r>
              <w:rPr>
                <w:noProof/>
                <w:webHidden/>
              </w:rPr>
              <w:fldChar w:fldCharType="end"/>
            </w:r>
          </w:hyperlink>
        </w:p>
        <w:p w14:paraId="73472E1F" w14:textId="51234C3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8" w:history="1">
            <w:r w:rsidRPr="00D30868">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 la autenticación</w:t>
            </w:r>
            <w:r>
              <w:rPr>
                <w:noProof/>
                <w:webHidden/>
              </w:rPr>
              <w:tab/>
            </w:r>
            <w:r>
              <w:rPr>
                <w:noProof/>
                <w:webHidden/>
              </w:rPr>
              <w:fldChar w:fldCharType="begin"/>
            </w:r>
            <w:r>
              <w:rPr>
                <w:noProof/>
                <w:webHidden/>
              </w:rPr>
              <w:instrText xml:space="preserve"> PAGEREF _Toc180074838 \h </w:instrText>
            </w:r>
            <w:r>
              <w:rPr>
                <w:noProof/>
                <w:webHidden/>
              </w:rPr>
            </w:r>
            <w:r>
              <w:rPr>
                <w:noProof/>
                <w:webHidden/>
              </w:rPr>
              <w:fldChar w:fldCharType="separate"/>
            </w:r>
            <w:r>
              <w:rPr>
                <w:noProof/>
                <w:webHidden/>
              </w:rPr>
              <w:t>34</w:t>
            </w:r>
            <w:r>
              <w:rPr>
                <w:noProof/>
                <w:webHidden/>
              </w:rPr>
              <w:fldChar w:fldCharType="end"/>
            </w:r>
          </w:hyperlink>
        </w:p>
        <w:p w14:paraId="0CC159F8" w14:textId="7A10168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9" w:history="1">
            <w:r w:rsidRPr="00D30868">
              <w:rPr>
                <w:rStyle w:val="Hyperlink"/>
                <w:noProof/>
              </w:rPr>
              <w:t>2.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39 \h </w:instrText>
            </w:r>
            <w:r>
              <w:rPr>
                <w:noProof/>
                <w:webHidden/>
              </w:rPr>
            </w:r>
            <w:r>
              <w:rPr>
                <w:noProof/>
                <w:webHidden/>
              </w:rPr>
              <w:fldChar w:fldCharType="separate"/>
            </w:r>
            <w:r>
              <w:rPr>
                <w:noProof/>
                <w:webHidden/>
              </w:rPr>
              <w:t>35</w:t>
            </w:r>
            <w:r>
              <w:rPr>
                <w:noProof/>
                <w:webHidden/>
              </w:rPr>
              <w:fldChar w:fldCharType="end"/>
            </w:r>
          </w:hyperlink>
        </w:p>
        <w:p w14:paraId="70A53890" w14:textId="44BE036C"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3" w:history="1">
            <w:r w:rsidRPr="00D30868">
              <w:rPr>
                <w:rStyle w:val="Hyperlink"/>
                <w:noProof/>
              </w:rPr>
              <w:t>capítulo 3. pruebas realizadas al software.</w:t>
            </w:r>
            <w:r>
              <w:rPr>
                <w:noProof/>
                <w:webHidden/>
              </w:rPr>
              <w:tab/>
            </w:r>
            <w:r>
              <w:rPr>
                <w:noProof/>
                <w:webHidden/>
              </w:rPr>
              <w:fldChar w:fldCharType="begin"/>
            </w:r>
            <w:r>
              <w:rPr>
                <w:noProof/>
                <w:webHidden/>
              </w:rPr>
              <w:instrText xml:space="preserve"> PAGEREF _Toc180074843 \h </w:instrText>
            </w:r>
            <w:r>
              <w:rPr>
                <w:noProof/>
                <w:webHidden/>
              </w:rPr>
            </w:r>
            <w:r>
              <w:rPr>
                <w:noProof/>
                <w:webHidden/>
              </w:rPr>
              <w:fldChar w:fldCharType="separate"/>
            </w:r>
            <w:r>
              <w:rPr>
                <w:noProof/>
                <w:webHidden/>
              </w:rPr>
              <w:t>36</w:t>
            </w:r>
            <w:r>
              <w:rPr>
                <w:noProof/>
                <w:webHidden/>
              </w:rPr>
              <w:fldChar w:fldCharType="end"/>
            </w:r>
          </w:hyperlink>
        </w:p>
        <w:p w14:paraId="0D77D25E" w14:textId="351EDC55"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4" w:history="1">
            <w:r w:rsidRPr="00D30868">
              <w:rPr>
                <w:rStyle w:val="Hyperlink"/>
                <w:noProof/>
              </w:rPr>
              <w:t>conclusiones</w:t>
            </w:r>
            <w:r>
              <w:rPr>
                <w:noProof/>
                <w:webHidden/>
              </w:rPr>
              <w:tab/>
            </w:r>
            <w:r>
              <w:rPr>
                <w:noProof/>
                <w:webHidden/>
              </w:rPr>
              <w:fldChar w:fldCharType="begin"/>
            </w:r>
            <w:r>
              <w:rPr>
                <w:noProof/>
                <w:webHidden/>
              </w:rPr>
              <w:instrText xml:space="preserve"> PAGEREF _Toc180074844 \h </w:instrText>
            </w:r>
            <w:r>
              <w:rPr>
                <w:noProof/>
                <w:webHidden/>
              </w:rPr>
            </w:r>
            <w:r>
              <w:rPr>
                <w:noProof/>
                <w:webHidden/>
              </w:rPr>
              <w:fldChar w:fldCharType="separate"/>
            </w:r>
            <w:r>
              <w:rPr>
                <w:noProof/>
                <w:webHidden/>
              </w:rPr>
              <w:t>37</w:t>
            </w:r>
            <w:r>
              <w:rPr>
                <w:noProof/>
                <w:webHidden/>
              </w:rPr>
              <w:fldChar w:fldCharType="end"/>
            </w:r>
          </w:hyperlink>
        </w:p>
        <w:p w14:paraId="48CE22E9" w14:textId="607ADA0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5" w:history="1">
            <w:r w:rsidRPr="00D30868">
              <w:rPr>
                <w:rStyle w:val="Hyperlink"/>
                <w:noProof/>
              </w:rPr>
              <w:t>recomendaciones</w:t>
            </w:r>
            <w:r>
              <w:rPr>
                <w:noProof/>
                <w:webHidden/>
              </w:rPr>
              <w:tab/>
            </w:r>
            <w:r>
              <w:rPr>
                <w:noProof/>
                <w:webHidden/>
              </w:rPr>
              <w:fldChar w:fldCharType="begin"/>
            </w:r>
            <w:r>
              <w:rPr>
                <w:noProof/>
                <w:webHidden/>
              </w:rPr>
              <w:instrText xml:space="preserve"> PAGEREF _Toc180074845 \h </w:instrText>
            </w:r>
            <w:r>
              <w:rPr>
                <w:noProof/>
                <w:webHidden/>
              </w:rPr>
            </w:r>
            <w:r>
              <w:rPr>
                <w:noProof/>
                <w:webHidden/>
              </w:rPr>
              <w:fldChar w:fldCharType="separate"/>
            </w:r>
            <w:r>
              <w:rPr>
                <w:noProof/>
                <w:webHidden/>
              </w:rPr>
              <w:t>38</w:t>
            </w:r>
            <w:r>
              <w:rPr>
                <w:noProof/>
                <w:webHidden/>
              </w:rPr>
              <w:fldChar w:fldCharType="end"/>
            </w:r>
          </w:hyperlink>
        </w:p>
        <w:p w14:paraId="271E186B" w14:textId="3E3D83A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6" w:history="1">
            <w:r w:rsidRPr="00D30868">
              <w:rPr>
                <w:rStyle w:val="Hyperlink"/>
                <w:noProof/>
              </w:rPr>
              <w:t>referencias bibliográficas</w:t>
            </w:r>
            <w:r>
              <w:rPr>
                <w:noProof/>
                <w:webHidden/>
              </w:rPr>
              <w:tab/>
            </w:r>
            <w:r>
              <w:rPr>
                <w:noProof/>
                <w:webHidden/>
              </w:rPr>
              <w:fldChar w:fldCharType="begin"/>
            </w:r>
            <w:r>
              <w:rPr>
                <w:noProof/>
                <w:webHidden/>
              </w:rPr>
              <w:instrText xml:space="preserve"> PAGEREF _Toc180074846 \h </w:instrText>
            </w:r>
            <w:r>
              <w:rPr>
                <w:noProof/>
                <w:webHidden/>
              </w:rPr>
            </w:r>
            <w:r>
              <w:rPr>
                <w:noProof/>
                <w:webHidden/>
              </w:rPr>
              <w:fldChar w:fldCharType="separate"/>
            </w:r>
            <w:r>
              <w:rPr>
                <w:noProof/>
                <w:webHidden/>
              </w:rPr>
              <w:t>39</w:t>
            </w:r>
            <w:r>
              <w:rPr>
                <w:noProof/>
                <w:webHidden/>
              </w:rPr>
              <w:fldChar w:fldCharType="end"/>
            </w:r>
          </w:hyperlink>
        </w:p>
        <w:p w14:paraId="04C73F33" w14:textId="489B7732"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17" w:name="_Toc179463494"/>
      <w:bookmarkStart w:id="18" w:name="_Toc180049908"/>
      <w:bookmarkStart w:id="19" w:name="_Toc180074805"/>
      <w:r w:rsidRPr="003160B6">
        <w:lastRenderedPageBreak/>
        <w:t>Lista de figuras</w:t>
      </w:r>
      <w:bookmarkEnd w:id="17"/>
      <w:bookmarkEnd w:id="18"/>
      <w:bookmarkEnd w:id="19"/>
    </w:p>
    <w:p w14:paraId="52A9A725" w14:textId="17632CE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Pr="00E84051">
        <w:rPr>
          <w:i/>
          <w:iCs/>
          <w:noProof/>
        </w:rPr>
        <w:t>Figura 1: Diagrama de caso de uso.</w:t>
      </w:r>
      <w:r>
        <w:rPr>
          <w:noProof/>
        </w:rPr>
        <w:tab/>
      </w:r>
      <w:r>
        <w:rPr>
          <w:noProof/>
        </w:rPr>
        <w:fldChar w:fldCharType="begin"/>
      </w:r>
      <w:r>
        <w:rPr>
          <w:noProof/>
        </w:rPr>
        <w:instrText xml:space="preserve"> PAGEREF _Toc180074868 \h </w:instrText>
      </w:r>
      <w:r>
        <w:rPr>
          <w:noProof/>
        </w:rPr>
      </w:r>
      <w:r>
        <w:rPr>
          <w:noProof/>
        </w:rPr>
        <w:fldChar w:fldCharType="separate"/>
      </w:r>
      <w:r>
        <w:rPr>
          <w:noProof/>
        </w:rPr>
        <w:t>18</w:t>
      </w:r>
      <w:r>
        <w:rPr>
          <w:noProof/>
        </w:rPr>
        <w:fldChar w:fldCharType="end"/>
      </w:r>
    </w:p>
    <w:p w14:paraId="517E1D8B" w14:textId="1CFD2D40"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 Diagrama de actividad del caso de uso "agregar observación meteorológica" .</w:t>
      </w:r>
      <w:r>
        <w:rPr>
          <w:noProof/>
        </w:rPr>
        <w:tab/>
      </w:r>
      <w:r>
        <w:rPr>
          <w:noProof/>
        </w:rPr>
        <w:fldChar w:fldCharType="begin"/>
      </w:r>
      <w:r>
        <w:rPr>
          <w:noProof/>
        </w:rPr>
        <w:instrText xml:space="preserve"> PAGEREF _Toc180074869 \h </w:instrText>
      </w:r>
      <w:r>
        <w:rPr>
          <w:noProof/>
        </w:rPr>
      </w:r>
      <w:r>
        <w:rPr>
          <w:noProof/>
        </w:rPr>
        <w:fldChar w:fldCharType="separate"/>
      </w:r>
      <w:r>
        <w:rPr>
          <w:noProof/>
        </w:rPr>
        <w:t>18</w:t>
      </w:r>
      <w:r>
        <w:rPr>
          <w:noProof/>
        </w:rPr>
        <w:fldChar w:fldCharType="end"/>
      </w:r>
    </w:p>
    <w:p w14:paraId="6E4034EF" w14:textId="04C795C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3: Diagrama de despliegue de alto nivel de la aplicación web.</w:t>
      </w:r>
      <w:r>
        <w:rPr>
          <w:noProof/>
        </w:rPr>
        <w:tab/>
      </w:r>
      <w:r>
        <w:rPr>
          <w:noProof/>
        </w:rPr>
        <w:fldChar w:fldCharType="begin"/>
      </w:r>
      <w:r>
        <w:rPr>
          <w:noProof/>
        </w:rPr>
        <w:instrText xml:space="preserve"> PAGEREF _Toc180074870 \h </w:instrText>
      </w:r>
      <w:r>
        <w:rPr>
          <w:noProof/>
        </w:rPr>
      </w:r>
      <w:r>
        <w:rPr>
          <w:noProof/>
        </w:rPr>
        <w:fldChar w:fldCharType="separate"/>
      </w:r>
      <w:r>
        <w:rPr>
          <w:noProof/>
        </w:rPr>
        <w:t>19</w:t>
      </w:r>
      <w:r>
        <w:rPr>
          <w:noProof/>
        </w:rPr>
        <w:fldChar w:fldCharType="end"/>
      </w:r>
    </w:p>
    <w:p w14:paraId="303BB40E" w14:textId="1865DF6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4: Esquema entidad-interrelación de la base de datos implicada por las reglas del negocio.</w:t>
      </w:r>
      <w:r>
        <w:rPr>
          <w:noProof/>
        </w:rPr>
        <w:tab/>
      </w:r>
      <w:r>
        <w:rPr>
          <w:noProof/>
        </w:rPr>
        <w:fldChar w:fldCharType="begin"/>
      </w:r>
      <w:r>
        <w:rPr>
          <w:noProof/>
        </w:rPr>
        <w:instrText xml:space="preserve"> PAGEREF _Toc180074871 \h </w:instrText>
      </w:r>
      <w:r>
        <w:rPr>
          <w:noProof/>
        </w:rPr>
      </w:r>
      <w:r>
        <w:rPr>
          <w:noProof/>
        </w:rPr>
        <w:fldChar w:fldCharType="separate"/>
      </w:r>
      <w:r>
        <w:rPr>
          <w:noProof/>
        </w:rPr>
        <w:t>20</w:t>
      </w:r>
      <w:r>
        <w:rPr>
          <w:noProof/>
        </w:rPr>
        <w:fldChar w:fldCharType="end"/>
      </w:r>
    </w:p>
    <w:p w14:paraId="7D77410B" w14:textId="6BDA1EC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5: Configuración de conexión a la base de datos en Django .</w:t>
      </w:r>
      <w:r>
        <w:rPr>
          <w:noProof/>
        </w:rPr>
        <w:tab/>
      </w:r>
      <w:r>
        <w:rPr>
          <w:noProof/>
        </w:rPr>
        <w:fldChar w:fldCharType="begin"/>
      </w:r>
      <w:r>
        <w:rPr>
          <w:noProof/>
        </w:rPr>
        <w:instrText xml:space="preserve"> PAGEREF _Toc180074872 \h </w:instrText>
      </w:r>
      <w:r>
        <w:rPr>
          <w:noProof/>
        </w:rPr>
      </w:r>
      <w:r>
        <w:rPr>
          <w:noProof/>
        </w:rPr>
        <w:fldChar w:fldCharType="separate"/>
      </w:r>
      <w:r>
        <w:rPr>
          <w:noProof/>
        </w:rPr>
        <w:t>21</w:t>
      </w:r>
      <w:r>
        <w:rPr>
          <w:noProof/>
        </w:rPr>
        <w:fldChar w:fldCharType="end"/>
      </w:r>
    </w:p>
    <w:p w14:paraId="63073988" w14:textId="1D0976E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6: Diagrama de entidad-interrelación lógico de las relaciones creadas.</w:t>
      </w:r>
      <w:r>
        <w:rPr>
          <w:noProof/>
        </w:rPr>
        <w:tab/>
      </w:r>
      <w:r>
        <w:rPr>
          <w:noProof/>
        </w:rPr>
        <w:fldChar w:fldCharType="begin"/>
      </w:r>
      <w:r>
        <w:rPr>
          <w:noProof/>
        </w:rPr>
        <w:instrText xml:space="preserve"> PAGEREF _Toc180074873 \h </w:instrText>
      </w:r>
      <w:r>
        <w:rPr>
          <w:noProof/>
        </w:rPr>
      </w:r>
      <w:r>
        <w:rPr>
          <w:noProof/>
        </w:rPr>
        <w:fldChar w:fldCharType="separate"/>
      </w:r>
      <w:r>
        <w:rPr>
          <w:noProof/>
        </w:rPr>
        <w:t>22</w:t>
      </w:r>
      <w:r>
        <w:rPr>
          <w:noProof/>
        </w:rPr>
        <w:fldChar w:fldCharType="end"/>
      </w:r>
    </w:p>
    <w:p w14:paraId="2736FE09" w14:textId="32DC10A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7: Tablas creadas por las migraciones de Django en la base de datos PostgreSQL .</w:t>
      </w:r>
      <w:r>
        <w:rPr>
          <w:noProof/>
        </w:rPr>
        <w:tab/>
      </w:r>
      <w:r>
        <w:rPr>
          <w:noProof/>
        </w:rPr>
        <w:fldChar w:fldCharType="begin"/>
      </w:r>
      <w:r>
        <w:rPr>
          <w:noProof/>
        </w:rPr>
        <w:instrText xml:space="preserve"> PAGEREF _Toc180074874 \h </w:instrText>
      </w:r>
      <w:r>
        <w:rPr>
          <w:noProof/>
        </w:rPr>
      </w:r>
      <w:r>
        <w:rPr>
          <w:noProof/>
        </w:rPr>
        <w:fldChar w:fldCharType="separate"/>
      </w:r>
      <w:r>
        <w:rPr>
          <w:noProof/>
        </w:rPr>
        <w:t>23</w:t>
      </w:r>
      <w:r>
        <w:rPr>
          <w:noProof/>
        </w:rPr>
        <w:fldChar w:fldCharType="end"/>
      </w:r>
    </w:p>
    <w:p w14:paraId="03BC5AC4" w14:textId="3C1C1E3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0074875 \h </w:instrText>
      </w:r>
      <w:r>
        <w:rPr>
          <w:noProof/>
        </w:rPr>
      </w:r>
      <w:r>
        <w:rPr>
          <w:noProof/>
        </w:rPr>
        <w:fldChar w:fldCharType="separate"/>
      </w:r>
      <w:r>
        <w:rPr>
          <w:noProof/>
        </w:rPr>
        <w:t>23</w:t>
      </w:r>
      <w:r>
        <w:rPr>
          <w:noProof/>
        </w:rPr>
        <w:fldChar w:fldCharType="end"/>
      </w:r>
    </w:p>
    <w:p w14:paraId="6BF2CD38" w14:textId="6928251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9: Árbol de archivos de la implementación del servidor Django.</w:t>
      </w:r>
      <w:r>
        <w:rPr>
          <w:noProof/>
        </w:rPr>
        <w:tab/>
      </w:r>
      <w:r>
        <w:rPr>
          <w:noProof/>
        </w:rPr>
        <w:fldChar w:fldCharType="begin"/>
      </w:r>
      <w:r>
        <w:rPr>
          <w:noProof/>
        </w:rPr>
        <w:instrText xml:space="preserve"> PAGEREF _Toc180074876 \h </w:instrText>
      </w:r>
      <w:r>
        <w:rPr>
          <w:noProof/>
        </w:rPr>
      </w:r>
      <w:r>
        <w:rPr>
          <w:noProof/>
        </w:rPr>
        <w:fldChar w:fldCharType="separate"/>
      </w:r>
      <w:r>
        <w:rPr>
          <w:noProof/>
        </w:rPr>
        <w:t>24</w:t>
      </w:r>
      <w:r>
        <w:rPr>
          <w:noProof/>
        </w:rPr>
        <w:fldChar w:fldCharType="end"/>
      </w:r>
    </w:p>
    <w:p w14:paraId="5CB7CA23" w14:textId="3C85E0E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0: Diagrama de clases de los modelos de Django de </w:t>
      </w:r>
      <w:r w:rsidRPr="00E84051">
        <w:rPr>
          <w:rFonts w:ascii="Courier New" w:hAnsi="Courier New" w:cs="Courier New"/>
          <w:noProof/>
        </w:rPr>
        <w:t>datosmaiz</w:t>
      </w:r>
      <w:r w:rsidRPr="00E84051">
        <w:rPr>
          <w:i/>
          <w:iCs/>
          <w:noProof/>
        </w:rPr>
        <w:t>.</w:t>
      </w:r>
      <w:r>
        <w:rPr>
          <w:noProof/>
        </w:rPr>
        <w:tab/>
      </w:r>
      <w:r>
        <w:rPr>
          <w:noProof/>
        </w:rPr>
        <w:fldChar w:fldCharType="begin"/>
      </w:r>
      <w:r>
        <w:rPr>
          <w:noProof/>
        </w:rPr>
        <w:instrText xml:space="preserve"> PAGEREF _Toc180074877 \h </w:instrText>
      </w:r>
      <w:r>
        <w:rPr>
          <w:noProof/>
        </w:rPr>
      </w:r>
      <w:r>
        <w:rPr>
          <w:noProof/>
        </w:rPr>
        <w:fldChar w:fldCharType="separate"/>
      </w:r>
      <w:r>
        <w:rPr>
          <w:noProof/>
        </w:rPr>
        <w:t>25</w:t>
      </w:r>
      <w:r>
        <w:rPr>
          <w:noProof/>
        </w:rPr>
        <w:fldChar w:fldCharType="end"/>
      </w:r>
    </w:p>
    <w:p w14:paraId="11D29708" w14:textId="3FB7E55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1: Implementación del modelo </w:t>
      </w:r>
      <w:r w:rsidRPr="00E84051">
        <w:rPr>
          <w:rFonts w:ascii="Courier New" w:hAnsi="Courier New" w:cs="Courier New"/>
          <w:noProof/>
        </w:rPr>
        <w:t>Pronostico</w:t>
      </w:r>
      <w:r w:rsidRPr="00E84051">
        <w:rPr>
          <w:i/>
          <w:iCs/>
          <w:noProof/>
        </w:rPr>
        <w:t xml:space="preserve"> en </w:t>
      </w:r>
      <w:r w:rsidRPr="00E84051">
        <w:rPr>
          <w:rFonts w:ascii="Courier New" w:hAnsi="Courier New" w:cs="Courier New"/>
          <w:noProof/>
        </w:rPr>
        <w:t>models.py</w:t>
      </w:r>
      <w:r w:rsidRPr="00E84051">
        <w:rPr>
          <w:i/>
          <w:iCs/>
          <w:noProof/>
        </w:rPr>
        <w:t xml:space="preserve"> .</w:t>
      </w:r>
      <w:r>
        <w:rPr>
          <w:noProof/>
        </w:rPr>
        <w:tab/>
      </w:r>
      <w:r>
        <w:rPr>
          <w:noProof/>
        </w:rPr>
        <w:fldChar w:fldCharType="begin"/>
      </w:r>
      <w:r>
        <w:rPr>
          <w:noProof/>
        </w:rPr>
        <w:instrText xml:space="preserve"> PAGEREF _Toc180074878 \h </w:instrText>
      </w:r>
      <w:r>
        <w:rPr>
          <w:noProof/>
        </w:rPr>
      </w:r>
      <w:r>
        <w:rPr>
          <w:noProof/>
        </w:rPr>
        <w:fldChar w:fldCharType="separate"/>
      </w:r>
      <w:r>
        <w:rPr>
          <w:noProof/>
        </w:rPr>
        <w:t>26</w:t>
      </w:r>
      <w:r>
        <w:rPr>
          <w:noProof/>
        </w:rPr>
        <w:fldChar w:fldCharType="end"/>
      </w:r>
    </w:p>
    <w:p w14:paraId="56F8BA1D" w14:textId="4422DC4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2: Implementación de la función </w:t>
      </w:r>
      <w:r w:rsidRPr="00E84051">
        <w:rPr>
          <w:rFonts w:ascii="Courier New" w:hAnsi="Courier New" w:cs="Courier New"/>
          <w:noProof/>
        </w:rPr>
        <w:t>emitir_pronosticos()</w:t>
      </w:r>
      <w:r w:rsidRPr="00E84051">
        <w:rPr>
          <w:i/>
          <w:iCs/>
          <w:noProof/>
        </w:rPr>
        <w:t>.</w:t>
      </w:r>
      <w:r>
        <w:rPr>
          <w:noProof/>
        </w:rPr>
        <w:tab/>
      </w:r>
      <w:r>
        <w:rPr>
          <w:noProof/>
        </w:rPr>
        <w:fldChar w:fldCharType="begin"/>
      </w:r>
      <w:r>
        <w:rPr>
          <w:noProof/>
        </w:rPr>
        <w:instrText xml:space="preserve"> PAGEREF _Toc180074879 \h </w:instrText>
      </w:r>
      <w:r>
        <w:rPr>
          <w:noProof/>
        </w:rPr>
      </w:r>
      <w:r>
        <w:rPr>
          <w:noProof/>
        </w:rPr>
        <w:fldChar w:fldCharType="separate"/>
      </w:r>
      <w:r>
        <w:rPr>
          <w:noProof/>
        </w:rPr>
        <w:t>27</w:t>
      </w:r>
      <w:r>
        <w:rPr>
          <w:noProof/>
        </w:rPr>
        <w:fldChar w:fldCharType="end"/>
      </w:r>
    </w:p>
    <w:p w14:paraId="1F08CAD2" w14:textId="0868BD1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4: Captura de la página inicial.</w:t>
      </w:r>
      <w:r>
        <w:rPr>
          <w:noProof/>
        </w:rPr>
        <w:tab/>
      </w:r>
      <w:r>
        <w:rPr>
          <w:noProof/>
        </w:rPr>
        <w:fldChar w:fldCharType="begin"/>
      </w:r>
      <w:r>
        <w:rPr>
          <w:noProof/>
        </w:rPr>
        <w:instrText xml:space="preserve"> PAGEREF _Toc180074880 \h </w:instrText>
      </w:r>
      <w:r>
        <w:rPr>
          <w:noProof/>
        </w:rPr>
      </w:r>
      <w:r>
        <w:rPr>
          <w:noProof/>
        </w:rPr>
        <w:fldChar w:fldCharType="separate"/>
      </w:r>
      <w:r>
        <w:rPr>
          <w:noProof/>
        </w:rPr>
        <w:t>29</w:t>
      </w:r>
      <w:r>
        <w:rPr>
          <w:noProof/>
        </w:rPr>
        <w:fldChar w:fldCharType="end"/>
      </w:r>
    </w:p>
    <w:p w14:paraId="2F599D6D" w14:textId="0AA338B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3: Árbol de rutas de páginas de la aplicación web propuesta .</w:t>
      </w:r>
      <w:r>
        <w:rPr>
          <w:noProof/>
        </w:rPr>
        <w:tab/>
      </w:r>
      <w:r>
        <w:rPr>
          <w:noProof/>
        </w:rPr>
        <w:fldChar w:fldCharType="begin"/>
      </w:r>
      <w:r>
        <w:rPr>
          <w:noProof/>
        </w:rPr>
        <w:instrText xml:space="preserve"> PAGEREF _Toc180074881 \h </w:instrText>
      </w:r>
      <w:r>
        <w:rPr>
          <w:noProof/>
        </w:rPr>
      </w:r>
      <w:r>
        <w:rPr>
          <w:noProof/>
        </w:rPr>
        <w:fldChar w:fldCharType="separate"/>
      </w:r>
      <w:r>
        <w:rPr>
          <w:noProof/>
        </w:rPr>
        <w:t>29</w:t>
      </w:r>
      <w:r>
        <w:rPr>
          <w:noProof/>
        </w:rPr>
        <w:fldChar w:fldCharType="end"/>
      </w:r>
    </w:p>
    <w:p w14:paraId="1BF92ED9" w14:textId="1A63D3AC"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5: Captura de la página de registros.</w:t>
      </w:r>
      <w:r>
        <w:rPr>
          <w:noProof/>
        </w:rPr>
        <w:tab/>
      </w:r>
      <w:r>
        <w:rPr>
          <w:noProof/>
        </w:rPr>
        <w:fldChar w:fldCharType="begin"/>
      </w:r>
      <w:r>
        <w:rPr>
          <w:noProof/>
        </w:rPr>
        <w:instrText xml:space="preserve"> PAGEREF _Toc180074882 \h </w:instrText>
      </w:r>
      <w:r>
        <w:rPr>
          <w:noProof/>
        </w:rPr>
      </w:r>
      <w:r>
        <w:rPr>
          <w:noProof/>
        </w:rPr>
        <w:fldChar w:fldCharType="separate"/>
      </w:r>
      <w:r>
        <w:rPr>
          <w:noProof/>
        </w:rPr>
        <w:t>30</w:t>
      </w:r>
      <w:r>
        <w:rPr>
          <w:noProof/>
        </w:rPr>
        <w:fldChar w:fldCharType="end"/>
      </w:r>
    </w:p>
    <w:p w14:paraId="418702EA" w14:textId="142A2EEF"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6: Árbol de archivos de la carpeta </w:t>
      </w:r>
      <w:r w:rsidRPr="00E84051">
        <w:rPr>
          <w:rFonts w:ascii="Courier New" w:hAnsi="Courier New" w:cs="Courier New"/>
          <w:noProof/>
        </w:rPr>
        <w:t>components</w:t>
      </w:r>
      <w:r w:rsidRPr="00E84051">
        <w:rPr>
          <w:i/>
          <w:iCs/>
          <w:noProof/>
        </w:rPr>
        <w:t xml:space="preserve"> .</w:t>
      </w:r>
      <w:r>
        <w:rPr>
          <w:noProof/>
        </w:rPr>
        <w:tab/>
      </w:r>
      <w:r>
        <w:rPr>
          <w:noProof/>
        </w:rPr>
        <w:fldChar w:fldCharType="begin"/>
      </w:r>
      <w:r>
        <w:rPr>
          <w:noProof/>
        </w:rPr>
        <w:instrText xml:space="preserve"> PAGEREF _Toc180074883 \h </w:instrText>
      </w:r>
      <w:r>
        <w:rPr>
          <w:noProof/>
        </w:rPr>
      </w:r>
      <w:r>
        <w:rPr>
          <w:noProof/>
        </w:rPr>
        <w:fldChar w:fldCharType="separate"/>
      </w:r>
      <w:r>
        <w:rPr>
          <w:noProof/>
        </w:rPr>
        <w:t>30</w:t>
      </w:r>
      <w:r>
        <w:rPr>
          <w:noProof/>
        </w:rPr>
        <w:fldChar w:fldCharType="end"/>
      </w:r>
    </w:p>
    <w:p w14:paraId="73879ACE" w14:textId="6F9648F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7: Fragmento de código del componente </w:t>
      </w:r>
      <w:r w:rsidRPr="00E84051">
        <w:rPr>
          <w:rFonts w:ascii="Courier New" w:hAnsi="Courier New" w:cs="Courier New"/>
          <w:noProof/>
        </w:rPr>
        <w:t>&lt;Table/&gt;</w:t>
      </w:r>
      <w:r w:rsidRPr="00E84051">
        <w:rPr>
          <w:i/>
          <w:iCs/>
          <w:noProof/>
        </w:rPr>
        <w:t xml:space="preserve"> .</w:t>
      </w:r>
      <w:r>
        <w:rPr>
          <w:noProof/>
        </w:rPr>
        <w:tab/>
      </w:r>
      <w:r>
        <w:rPr>
          <w:noProof/>
        </w:rPr>
        <w:fldChar w:fldCharType="begin"/>
      </w:r>
      <w:r>
        <w:rPr>
          <w:noProof/>
        </w:rPr>
        <w:instrText xml:space="preserve"> PAGEREF _Toc180074884 \h </w:instrText>
      </w:r>
      <w:r>
        <w:rPr>
          <w:noProof/>
        </w:rPr>
      </w:r>
      <w:r>
        <w:rPr>
          <w:noProof/>
        </w:rPr>
        <w:fldChar w:fldCharType="separate"/>
      </w:r>
      <w:r>
        <w:rPr>
          <w:noProof/>
        </w:rPr>
        <w:t>31</w:t>
      </w:r>
      <w:r>
        <w:rPr>
          <w:noProof/>
        </w:rPr>
        <w:fldChar w:fldCharType="end"/>
      </w:r>
    </w:p>
    <w:p w14:paraId="344ABBD6" w14:textId="56E1ACD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8: Fragmento de código del componente </w:t>
      </w:r>
      <w:r w:rsidRPr="00E84051">
        <w:rPr>
          <w:rFonts w:ascii="Courier New" w:hAnsi="Courier New" w:cs="Courier New"/>
          <w:noProof/>
        </w:rPr>
        <w:t>&lt;TableSelector/&gt;</w:t>
      </w:r>
      <w:r w:rsidRPr="00E84051">
        <w:rPr>
          <w:i/>
          <w:iCs/>
          <w:noProof/>
        </w:rPr>
        <w:t xml:space="preserve"> .</w:t>
      </w:r>
      <w:r>
        <w:rPr>
          <w:noProof/>
        </w:rPr>
        <w:tab/>
      </w:r>
      <w:r>
        <w:rPr>
          <w:noProof/>
        </w:rPr>
        <w:fldChar w:fldCharType="begin"/>
      </w:r>
      <w:r>
        <w:rPr>
          <w:noProof/>
        </w:rPr>
        <w:instrText xml:space="preserve"> PAGEREF _Toc180074885 \h </w:instrText>
      </w:r>
      <w:r>
        <w:rPr>
          <w:noProof/>
        </w:rPr>
      </w:r>
      <w:r>
        <w:rPr>
          <w:noProof/>
        </w:rPr>
        <w:fldChar w:fldCharType="separate"/>
      </w:r>
      <w:r>
        <w:rPr>
          <w:noProof/>
        </w:rPr>
        <w:t>31</w:t>
      </w:r>
      <w:r>
        <w:rPr>
          <w:noProof/>
        </w:rPr>
        <w:fldChar w:fldCharType="end"/>
      </w:r>
    </w:p>
    <w:p w14:paraId="3214C2E8" w14:textId="352A475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9: Fragmento de código del componente </w:t>
      </w:r>
      <w:r w:rsidRPr="00E84051">
        <w:rPr>
          <w:rFonts w:ascii="Courier New" w:hAnsi="Courier New" w:cs="Courier New"/>
          <w:noProof/>
        </w:rPr>
        <w:t>&lt;InputForm/&gt;</w:t>
      </w:r>
      <w:r w:rsidRPr="00E84051">
        <w:rPr>
          <w:i/>
          <w:iCs/>
          <w:noProof/>
        </w:rPr>
        <w:t>.</w:t>
      </w:r>
      <w:r>
        <w:rPr>
          <w:noProof/>
        </w:rPr>
        <w:tab/>
      </w:r>
      <w:r>
        <w:rPr>
          <w:noProof/>
        </w:rPr>
        <w:fldChar w:fldCharType="begin"/>
      </w:r>
      <w:r>
        <w:rPr>
          <w:noProof/>
        </w:rPr>
        <w:instrText xml:space="preserve"> PAGEREF _Toc180074886 \h </w:instrText>
      </w:r>
      <w:r>
        <w:rPr>
          <w:noProof/>
        </w:rPr>
      </w:r>
      <w:r>
        <w:rPr>
          <w:noProof/>
        </w:rPr>
        <w:fldChar w:fldCharType="separate"/>
      </w:r>
      <w:r>
        <w:rPr>
          <w:noProof/>
        </w:rPr>
        <w:t>32</w:t>
      </w:r>
      <w:r>
        <w:rPr>
          <w:noProof/>
        </w:rPr>
        <w:fldChar w:fldCharType="end"/>
      </w:r>
    </w:p>
    <w:p w14:paraId="618600AA" w14:textId="00C16A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0: Vista del formulario generado por el componente </w:t>
      </w:r>
      <w:r w:rsidRPr="00E84051">
        <w:rPr>
          <w:rFonts w:ascii="Courier New" w:hAnsi="Courier New" w:cs="Courier New"/>
          <w:noProof/>
        </w:rPr>
        <w:t>&lt;InputForm/&gt;</w:t>
      </w:r>
      <w:r w:rsidRPr="00E84051">
        <w:rPr>
          <w:i/>
          <w:iCs/>
          <w:noProof/>
        </w:rPr>
        <w:t xml:space="preserve"> en la interfaz gráfica.</w:t>
      </w:r>
      <w:r>
        <w:rPr>
          <w:noProof/>
        </w:rPr>
        <w:tab/>
      </w:r>
      <w:r>
        <w:rPr>
          <w:noProof/>
        </w:rPr>
        <w:fldChar w:fldCharType="begin"/>
      </w:r>
      <w:r>
        <w:rPr>
          <w:noProof/>
        </w:rPr>
        <w:instrText xml:space="preserve"> PAGEREF _Toc180074887 \h </w:instrText>
      </w:r>
      <w:r>
        <w:rPr>
          <w:noProof/>
        </w:rPr>
      </w:r>
      <w:r>
        <w:rPr>
          <w:noProof/>
        </w:rPr>
        <w:fldChar w:fldCharType="separate"/>
      </w:r>
      <w:r>
        <w:rPr>
          <w:noProof/>
        </w:rPr>
        <w:t>32</w:t>
      </w:r>
      <w:r>
        <w:rPr>
          <w:noProof/>
        </w:rPr>
        <w:fldChar w:fldCharType="end"/>
      </w:r>
    </w:p>
    <w:p w14:paraId="6CD47769" w14:textId="556C18E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1: Uso del componente </w:t>
      </w:r>
      <w:r w:rsidRPr="00E84051">
        <w:rPr>
          <w:rFonts w:ascii="Courier New" w:hAnsi="Courier New" w:cs="Courier New"/>
          <w:noProof/>
        </w:rPr>
        <w:t>&lt;InputForm/&gt;</w:t>
      </w:r>
      <w:r w:rsidRPr="00E84051">
        <w:rPr>
          <w:i/>
          <w:iCs/>
          <w:noProof/>
        </w:rPr>
        <w:t xml:space="preserve"> en la página de datos de unidades de cultivo .</w:t>
      </w:r>
      <w:r>
        <w:rPr>
          <w:noProof/>
        </w:rPr>
        <w:tab/>
      </w:r>
      <w:r>
        <w:rPr>
          <w:noProof/>
        </w:rPr>
        <w:fldChar w:fldCharType="begin"/>
      </w:r>
      <w:r>
        <w:rPr>
          <w:noProof/>
        </w:rPr>
        <w:instrText xml:space="preserve"> PAGEREF _Toc180074888 \h </w:instrText>
      </w:r>
      <w:r>
        <w:rPr>
          <w:noProof/>
        </w:rPr>
      </w:r>
      <w:r>
        <w:rPr>
          <w:noProof/>
        </w:rPr>
        <w:fldChar w:fldCharType="separate"/>
      </w:r>
      <w:r>
        <w:rPr>
          <w:noProof/>
        </w:rPr>
        <w:t>33</w:t>
      </w:r>
      <w:r>
        <w:rPr>
          <w:noProof/>
        </w:rPr>
        <w:fldChar w:fldCharType="end"/>
      </w:r>
    </w:p>
    <w:p w14:paraId="2DF5E870" w14:textId="67B796FE"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2: Código JSX producido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89 \h </w:instrText>
      </w:r>
      <w:r>
        <w:rPr>
          <w:noProof/>
        </w:rPr>
      </w:r>
      <w:r>
        <w:rPr>
          <w:noProof/>
        </w:rPr>
        <w:fldChar w:fldCharType="separate"/>
      </w:r>
      <w:r>
        <w:rPr>
          <w:noProof/>
        </w:rPr>
        <w:t>33</w:t>
      </w:r>
      <w:r>
        <w:rPr>
          <w:noProof/>
        </w:rPr>
        <w:fldChar w:fldCharType="end"/>
      </w:r>
    </w:p>
    <w:p w14:paraId="4DE2DCBD" w14:textId="78634F6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lastRenderedPageBreak/>
        <w:t xml:space="preserve">Figura 23: Sección de la interfaz gráfica producida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90 \h </w:instrText>
      </w:r>
      <w:r>
        <w:rPr>
          <w:noProof/>
        </w:rPr>
      </w:r>
      <w:r>
        <w:rPr>
          <w:noProof/>
        </w:rPr>
        <w:fldChar w:fldCharType="separate"/>
      </w:r>
      <w:r>
        <w:rPr>
          <w:noProof/>
        </w:rPr>
        <w:t>33</w:t>
      </w:r>
      <w:r>
        <w:rPr>
          <w:noProof/>
        </w:rPr>
        <w:fldChar w:fldCharType="end"/>
      </w:r>
    </w:p>
    <w:p w14:paraId="133B2684" w14:textId="5D6F556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4: Pestaña de la barra de navegación para la autenticación.</w:t>
      </w:r>
      <w:r>
        <w:rPr>
          <w:noProof/>
        </w:rPr>
        <w:tab/>
      </w:r>
      <w:r>
        <w:rPr>
          <w:noProof/>
        </w:rPr>
        <w:fldChar w:fldCharType="begin"/>
      </w:r>
      <w:r>
        <w:rPr>
          <w:noProof/>
        </w:rPr>
        <w:instrText xml:space="preserve"> PAGEREF _Toc180074891 \h </w:instrText>
      </w:r>
      <w:r>
        <w:rPr>
          <w:noProof/>
        </w:rPr>
      </w:r>
      <w:r>
        <w:rPr>
          <w:noProof/>
        </w:rPr>
        <w:fldChar w:fldCharType="separate"/>
      </w:r>
      <w:r>
        <w:rPr>
          <w:noProof/>
        </w:rPr>
        <w:t>34</w:t>
      </w:r>
      <w:r>
        <w:rPr>
          <w:noProof/>
        </w:rPr>
        <w:fldChar w:fldCharType="end"/>
      </w:r>
    </w:p>
    <w:p w14:paraId="5F413FFC" w14:textId="132D13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5: Fragmento de código del componente </w:t>
      </w:r>
      <w:r w:rsidRPr="00E84051">
        <w:rPr>
          <w:rFonts w:ascii="Courier New" w:hAnsi="Courier New" w:cs="Courier New"/>
          <w:noProof/>
        </w:rPr>
        <w:t>&lt;Navbar/&gt;</w:t>
      </w:r>
      <w:r w:rsidRPr="00E84051">
        <w:rPr>
          <w:i/>
          <w:iCs/>
          <w:noProof/>
        </w:rPr>
        <w:t xml:space="preserve"> de lógica de autenticación.</w:t>
      </w:r>
      <w:r>
        <w:rPr>
          <w:noProof/>
        </w:rPr>
        <w:tab/>
      </w:r>
      <w:r>
        <w:rPr>
          <w:noProof/>
        </w:rPr>
        <w:fldChar w:fldCharType="begin"/>
      </w:r>
      <w:r>
        <w:rPr>
          <w:noProof/>
        </w:rPr>
        <w:instrText xml:space="preserve"> PAGEREF _Toc180074892 \h </w:instrText>
      </w:r>
      <w:r>
        <w:rPr>
          <w:noProof/>
        </w:rPr>
      </w:r>
      <w:r>
        <w:rPr>
          <w:noProof/>
        </w:rPr>
        <w:fldChar w:fldCharType="separate"/>
      </w:r>
      <w:r>
        <w:rPr>
          <w:noProof/>
        </w:rPr>
        <w:t>35</w:t>
      </w:r>
      <w:r>
        <w:rPr>
          <w:noProof/>
        </w:rPr>
        <w:fldChar w:fldCharType="end"/>
      </w:r>
    </w:p>
    <w:p w14:paraId="2D725A9D" w14:textId="6540A2ED"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20" w:name="_Toc179463266"/>
      <w:bookmarkStart w:id="21" w:name="_Toc179463495"/>
      <w:bookmarkStart w:id="22" w:name="_Toc180074806"/>
      <w:r w:rsidRPr="003160B6">
        <w:t>introducción</w:t>
      </w:r>
      <w:bookmarkEnd w:id="20"/>
      <w:bookmarkEnd w:id="21"/>
      <w:bookmarkEnd w:id="22"/>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0FBFFF03"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l peligro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64FEB505"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plantas de maíz. A nivel d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w:t>
      </w:r>
      <w:r w:rsidR="00ED60B0" w:rsidRPr="003160B6">
        <w:lastRenderedPageBreak/>
        <w:t xml:space="preserve">mazorcas. Una vez establecido, se distribuye a través de la hoja provocando manchas que llegan a unirse, 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77777777"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4B79DB" w:rsidRPr="003160B6">
        <w:t>En el</w:t>
      </w:r>
      <w:r w:rsidR="00C632AC" w:rsidRPr="003160B6">
        <w:t xml:space="preserve"> present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 xml:space="preserve">se vale de facilidades </w:t>
      </w:r>
      <w:r w:rsidR="00B100FE" w:rsidRPr="003160B6">
        <w:lastRenderedPageBreak/>
        <w:t>más recientes del panorama tecnológico</w:t>
      </w:r>
      <w:r w:rsidRPr="003160B6">
        <w:t>. Además</w:t>
      </w:r>
      <w:r w:rsidR="0089723C" w:rsidRPr="003160B6">
        <w:t>, la automatización del procesamiento de datos 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6905A720" w:rsidR="0089723C" w:rsidRPr="003160B6" w:rsidRDefault="00C35C0C" w:rsidP="00723FA0">
      <w:r w:rsidRPr="003160B6">
        <w:t xml:space="preserve">Todo ello constituye la </w:t>
      </w:r>
      <w:r w:rsidRPr="003160B6">
        <w:rPr>
          <w:b/>
          <w:bCs/>
        </w:rPr>
        <w:t>justificación de la investigación</w:t>
      </w:r>
      <w:r w:rsidRPr="003160B6">
        <w:t xml:space="preserve"> realizada por el autor.</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3F4ADBB1" w:rsidR="00A13755" w:rsidRPr="003160B6" w:rsidRDefault="00A13755" w:rsidP="00723FA0">
      <w:r w:rsidRPr="003160B6">
        <w:t xml:space="preserve">Para abordar de manera efectiva esta problemática se plantea tres </w:t>
      </w:r>
      <w:r w:rsidRPr="003160B6">
        <w:rPr>
          <w:b/>
          <w:bCs/>
        </w:rPr>
        <w:t xml:space="preserve">preguntas de investigación </w:t>
      </w:r>
      <w:r w:rsidRPr="003160B6">
        <w:t>esenciales:</w:t>
      </w:r>
    </w:p>
    <w:p w14:paraId="7F55B680" w14:textId="39EDCAEB" w:rsidR="00D171CB" w:rsidRPr="003160B6" w:rsidRDefault="00D171CB" w:rsidP="00D171CB">
      <w:pPr>
        <w:pStyle w:val="ListParagraph"/>
        <w:numPr>
          <w:ilvl w:val="0"/>
          <w:numId w:val="43"/>
        </w:numPr>
      </w:pPr>
      <w:r w:rsidRPr="003160B6">
        <w:t>¿Qué requisitos debe cumplir el sistema a desarrollar?</w:t>
      </w:r>
    </w:p>
    <w:p w14:paraId="716858BA" w14:textId="6268A055" w:rsidR="00A538DC" w:rsidRPr="003160B6" w:rsidRDefault="00A13755" w:rsidP="00D171CB">
      <w:pPr>
        <w:pStyle w:val="ListParagraph"/>
        <w:numPr>
          <w:ilvl w:val="0"/>
          <w:numId w:val="43"/>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A13755">
      <w:pPr>
        <w:pStyle w:val="ListParagraph"/>
        <w:numPr>
          <w:ilvl w:val="0"/>
          <w:numId w:val="43"/>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723FA0">
      <w:pPr>
        <w:pStyle w:val="ListParagraph"/>
        <w:numPr>
          <w:ilvl w:val="0"/>
          <w:numId w:val="43"/>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5E0AE9">
      <w:pPr>
        <w:pStyle w:val="ListParagraph"/>
        <w:numPr>
          <w:ilvl w:val="0"/>
          <w:numId w:val="4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CD463C">
      <w:pPr>
        <w:pStyle w:val="ListParagraph"/>
        <w:numPr>
          <w:ilvl w:val="0"/>
          <w:numId w:val="4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CD463C">
      <w:pPr>
        <w:pStyle w:val="ListParagraph"/>
        <w:numPr>
          <w:ilvl w:val="0"/>
          <w:numId w:val="4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9A399B">
      <w:pPr>
        <w:pStyle w:val="ListParagraph"/>
        <w:numPr>
          <w:ilvl w:val="0"/>
          <w:numId w:val="4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23" w:name="_Toc180074807"/>
      <w:bookmarkStart w:id="24" w:name="_Hlk176273558"/>
      <w:r w:rsidRPr="003160B6">
        <w:lastRenderedPageBreak/>
        <w:t>capítulo 1. marco teórico y conceptual</w:t>
      </w:r>
      <w:bookmarkEnd w:id="23"/>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25" w:name="_Ref180050877"/>
      <w:bookmarkStart w:id="26" w:name="_Toc180074808"/>
      <w:r w:rsidRPr="003160B6">
        <w:t>Aspectos técnicos del negocio y r</w:t>
      </w:r>
      <w:r w:rsidR="00691D13" w:rsidRPr="003160B6">
        <w:t>equisitos de</w:t>
      </w:r>
      <w:r w:rsidR="008E40C6" w:rsidRPr="003160B6">
        <w:t xml:space="preserve"> la aplicación web</w:t>
      </w:r>
      <w:bookmarkEnd w:id="25"/>
      <w:bookmarkEnd w:id="26"/>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27" w:name="_Toc180074809"/>
      <w:r w:rsidRPr="003160B6">
        <w:t>Aplicaciones web</w:t>
      </w:r>
      <w:bookmarkEnd w:id="27"/>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0B5783">
      <w:pPr>
        <w:pStyle w:val="Heading3"/>
        <w:rPr>
          <w:szCs w:val="24"/>
        </w:rPr>
      </w:pPr>
      <w:bookmarkStart w:id="28" w:name="_Ref180050492"/>
      <w:bookmarkStart w:id="29" w:name="_Ref180050497"/>
      <w:bookmarkStart w:id="30" w:name="_Ref180073667"/>
      <w:bookmarkStart w:id="31" w:name="_Toc180074810"/>
      <w:r w:rsidRPr="003160B6">
        <w:rPr>
          <w:szCs w:val="24"/>
        </w:rPr>
        <w:t>V</w:t>
      </w:r>
      <w:r w:rsidR="000B5783" w:rsidRPr="003160B6">
        <w:rPr>
          <w:szCs w:val="24"/>
        </w:rPr>
        <w:t>entajas y clasificación</w:t>
      </w:r>
      <w:bookmarkEnd w:id="28"/>
      <w:bookmarkEnd w:id="29"/>
      <w:bookmarkEnd w:id="30"/>
      <w:bookmarkEnd w:id="31"/>
    </w:p>
    <w:p w14:paraId="209E6F0C" w14:textId="093E404C"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y es una opción adecuada cuando se desee crear aplicaciones web que se sientan como aplicaciones nativas pero que sean más 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0B5783">
      <w:pPr>
        <w:pStyle w:val="Heading3"/>
        <w:rPr>
          <w:szCs w:val="24"/>
        </w:rPr>
      </w:pPr>
      <w:bookmarkStart w:id="32" w:name="_Toc180074811"/>
      <w:r w:rsidRPr="003160B6">
        <w:rPr>
          <w:szCs w:val="24"/>
        </w:rPr>
        <w:t>Arquitectura</w:t>
      </w:r>
      <w:r w:rsidR="006D4CA5" w:rsidRPr="003160B6">
        <w:rPr>
          <w:szCs w:val="24"/>
        </w:rPr>
        <w:t xml:space="preserve"> cliente-servidor</w:t>
      </w:r>
      <w:bookmarkEnd w:id="32"/>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FE25B5">
      <w:pPr>
        <w:pStyle w:val="Heading3"/>
        <w:rPr>
          <w:szCs w:val="24"/>
        </w:rPr>
      </w:pPr>
      <w:bookmarkStart w:id="33" w:name="_Ref180073142"/>
      <w:bookmarkStart w:id="34" w:name="_Ref180073612"/>
      <w:bookmarkStart w:id="35" w:name="_Toc180074812"/>
      <w:r w:rsidRPr="003160B6">
        <w:rPr>
          <w:szCs w:val="24"/>
        </w:rPr>
        <w:t>API y API REST</w:t>
      </w:r>
      <w:bookmarkEnd w:id="33"/>
      <w:bookmarkEnd w:id="34"/>
      <w:bookmarkEnd w:id="35"/>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3160B6">
        <w:lastRenderedPageBreak/>
        <w:t xml:space="preserve">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36" w:name="_Toc180074813"/>
      <w:r w:rsidRPr="003160B6">
        <w:t xml:space="preserve">Conceptos de lenguaje de programación y </w:t>
      </w:r>
      <w:r w:rsidR="003C35B7" w:rsidRPr="003160B6">
        <w:t>marco de trabajo</w:t>
      </w:r>
      <w:bookmarkEnd w:id="36"/>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w:t>
      </w:r>
      <w:r w:rsidR="00984817" w:rsidRPr="003160B6">
        <w:lastRenderedPageBreak/>
        <w:t xml:space="preserve">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37" w:name="_Toc180074814"/>
      <w:r w:rsidRPr="003160B6">
        <w:t xml:space="preserve">Tecnologías </w:t>
      </w:r>
      <w:r w:rsidR="00B46C92" w:rsidRPr="003160B6">
        <w:t xml:space="preserve">de desarrollo </w:t>
      </w:r>
      <w:r w:rsidRPr="003160B6">
        <w:t>del lado del cliente</w:t>
      </w:r>
      <w:bookmarkEnd w:id="37"/>
    </w:p>
    <w:p w14:paraId="15B1C2EC" w14:textId="41301E7E" w:rsidR="00201F4F" w:rsidRPr="003160B6" w:rsidRDefault="00201F4F" w:rsidP="000B5783">
      <w:pPr>
        <w:pStyle w:val="Heading3"/>
        <w:rPr>
          <w:szCs w:val="24"/>
        </w:rPr>
      </w:pPr>
      <w:bookmarkStart w:id="38" w:name="_Toc180074815"/>
      <w:r w:rsidRPr="003160B6">
        <w:rPr>
          <w:szCs w:val="24"/>
        </w:rPr>
        <w:t>HTML, CSS y JavaScript</w:t>
      </w:r>
      <w:bookmarkEnd w:id="38"/>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0B5783">
      <w:pPr>
        <w:pStyle w:val="Heading3"/>
        <w:rPr>
          <w:szCs w:val="24"/>
        </w:rPr>
      </w:pPr>
      <w:bookmarkStart w:id="39" w:name="_Toc180074816"/>
      <w:r w:rsidRPr="003160B6">
        <w:rPr>
          <w:szCs w:val="24"/>
        </w:rPr>
        <w:lastRenderedPageBreak/>
        <w:t>JSON</w:t>
      </w:r>
      <w:bookmarkEnd w:id="39"/>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0B5783">
      <w:pPr>
        <w:pStyle w:val="Heading3"/>
        <w:rPr>
          <w:szCs w:val="24"/>
        </w:rPr>
      </w:pPr>
      <w:bookmarkStart w:id="40" w:name="_Toc180074817"/>
      <w:r w:rsidRPr="003160B6">
        <w:rPr>
          <w:szCs w:val="24"/>
        </w:rPr>
        <w:t xml:space="preserve">React y </w:t>
      </w:r>
      <w:r w:rsidR="00201F4F" w:rsidRPr="003160B6">
        <w:rPr>
          <w:szCs w:val="24"/>
        </w:rPr>
        <w:t>Next.js</w:t>
      </w:r>
      <w:bookmarkEnd w:id="40"/>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1945092D"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xml:space="preserve">, y simplificación del desa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FE25B5">
      <w:pPr>
        <w:pStyle w:val="Heading3"/>
        <w:rPr>
          <w:szCs w:val="24"/>
        </w:rPr>
      </w:pPr>
      <w:bookmarkStart w:id="41" w:name="_Toc180074818"/>
      <w:r w:rsidRPr="003160B6">
        <w:rPr>
          <w:szCs w:val="24"/>
        </w:rPr>
        <w:lastRenderedPageBreak/>
        <w:t>Tailwind</w:t>
      </w:r>
      <w:bookmarkEnd w:id="41"/>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42" w:name="_Toc180074819"/>
      <w:r w:rsidRPr="003160B6">
        <w:t>Tecnologías</w:t>
      </w:r>
      <w:r w:rsidR="00852E85" w:rsidRPr="003160B6">
        <w:t xml:space="preserve"> de desarrollo</w:t>
      </w:r>
      <w:r w:rsidRPr="003160B6">
        <w:t xml:space="preserve"> del lado del servidor</w:t>
      </w:r>
      <w:bookmarkEnd w:id="42"/>
    </w:p>
    <w:p w14:paraId="04C695D3" w14:textId="20B22A28" w:rsidR="008D3A71" w:rsidRPr="003160B6" w:rsidRDefault="008D3A71" w:rsidP="000B5783">
      <w:pPr>
        <w:pStyle w:val="Heading3"/>
        <w:rPr>
          <w:szCs w:val="24"/>
        </w:rPr>
      </w:pPr>
      <w:bookmarkStart w:id="43" w:name="_Toc180074820"/>
      <w:r w:rsidRPr="003160B6">
        <w:rPr>
          <w:szCs w:val="24"/>
        </w:rPr>
        <w:t>Python</w:t>
      </w:r>
      <w:bookmarkEnd w:id="43"/>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0B5783">
      <w:pPr>
        <w:pStyle w:val="Heading3"/>
        <w:rPr>
          <w:szCs w:val="24"/>
        </w:rPr>
      </w:pPr>
      <w:bookmarkStart w:id="44" w:name="_Toc180074821"/>
      <w:r w:rsidRPr="003160B6">
        <w:rPr>
          <w:szCs w:val="24"/>
        </w:rPr>
        <w:t>Django</w:t>
      </w:r>
      <w:bookmarkEnd w:id="44"/>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w:t>
      </w:r>
      <w:r w:rsidR="00F25F02" w:rsidRPr="003160B6">
        <w:lastRenderedPageBreak/>
        <w:t xml:space="preserve">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FE25B5">
      <w:pPr>
        <w:pStyle w:val="Heading3"/>
        <w:rPr>
          <w:szCs w:val="24"/>
        </w:rPr>
      </w:pPr>
      <w:bookmarkStart w:id="45" w:name="_Toc180074822"/>
      <w:r w:rsidRPr="003160B6">
        <w:rPr>
          <w:szCs w:val="24"/>
        </w:rPr>
        <w:t xml:space="preserve">Django </w:t>
      </w:r>
      <w:r w:rsidR="00365B30" w:rsidRPr="003160B6">
        <w:rPr>
          <w:szCs w:val="24"/>
        </w:rPr>
        <w:t>REST</w:t>
      </w:r>
      <w:r w:rsidR="00393B93" w:rsidRPr="003160B6">
        <w:rPr>
          <w:szCs w:val="24"/>
        </w:rPr>
        <w:t xml:space="preserve"> Framework</w:t>
      </w:r>
      <w:bookmarkEnd w:id="45"/>
    </w:p>
    <w:p w14:paraId="1B3CA87B" w14:textId="172C3D04"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w:t>
      </w:r>
      <w:r w:rsidR="00737879" w:rsidRPr="003160B6">
        <w:t>(</w:t>
      </w:r>
      <w:r w:rsidR="00297A96" w:rsidRPr="003160B6">
        <w:rPr>
          <w:i/>
          <w:iCs/>
        </w:rPr>
        <w:t>views</w:t>
      </w:r>
      <w:r w:rsidR="00737879" w:rsidRPr="003160B6">
        <w:t xml:space="preserve"> en inglé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46" w:name="_Toc180074823"/>
      <w:r w:rsidRPr="003160B6">
        <w:rPr>
          <w:lang w:val="es-NI"/>
        </w:rPr>
        <w:t>Bases de datos</w:t>
      </w:r>
      <w:bookmarkEnd w:id="46"/>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76BDCC07"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lastRenderedPageBreak/>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0B5783">
      <w:pPr>
        <w:pStyle w:val="Heading3"/>
        <w:rPr>
          <w:szCs w:val="24"/>
        </w:rPr>
      </w:pPr>
      <w:bookmarkStart w:id="47" w:name="_Toc180074824"/>
      <w:r w:rsidRPr="003160B6">
        <w:rPr>
          <w:szCs w:val="24"/>
        </w:rPr>
        <w:t>Sistema gestor de bases de datos</w:t>
      </w:r>
      <w:bookmarkEnd w:id="47"/>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FE25B5">
      <w:pPr>
        <w:pStyle w:val="Heading3"/>
        <w:rPr>
          <w:szCs w:val="24"/>
        </w:rPr>
      </w:pPr>
      <w:bookmarkStart w:id="48" w:name="_Toc180074825"/>
      <w:r w:rsidRPr="003160B6">
        <w:rPr>
          <w:szCs w:val="24"/>
        </w:rPr>
        <w:t>PostgreSQL</w:t>
      </w:r>
      <w:bookmarkEnd w:id="48"/>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49" w:name="_Ref180073583"/>
      <w:bookmarkStart w:id="50" w:name="_Toc180074826"/>
      <w:r w:rsidRPr="003160B6">
        <w:rPr>
          <w:lang w:val="es-NI"/>
        </w:rPr>
        <w:t>Autenticación y autorización</w:t>
      </w:r>
      <w:bookmarkEnd w:id="49"/>
      <w:bookmarkEnd w:id="50"/>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lastRenderedPageBreak/>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0B5783">
      <w:pPr>
        <w:pStyle w:val="Heading3"/>
        <w:rPr>
          <w:szCs w:val="24"/>
          <w:lang w:val="en-US"/>
        </w:rPr>
      </w:pPr>
      <w:bookmarkStart w:id="51" w:name="_Toc180074827"/>
      <w:r w:rsidRPr="003160B6">
        <w:rPr>
          <w:szCs w:val="24"/>
          <w:lang w:val="en-US"/>
        </w:rPr>
        <w:t>NextAuth</w:t>
      </w:r>
      <w:r w:rsidR="00365B30" w:rsidRPr="003160B6">
        <w:rPr>
          <w:szCs w:val="24"/>
          <w:lang w:val="en-US"/>
        </w:rPr>
        <w:t xml:space="preserve"> y Django REST Framework</w:t>
      </w:r>
      <w:bookmarkEnd w:id="51"/>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1D1FCE40"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6E04D3" w:rsidRPr="003160B6">
        <w:t xml:space="preserve"> para JWT es djangorestframework-simplejwt. </w:t>
      </w:r>
      <w:r w:rsidR="00736BD6" w:rsidRPr="003160B6">
        <w:t xml:space="preserve">En cuanto al aspecto de la autorización, los 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w:t>
      </w:r>
      <w:r w:rsidR="006E04D3" w:rsidRPr="003160B6">
        <w:lastRenderedPageBreak/>
        <w:t xml:space="preserve">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52" w:name="_Toc180074828"/>
      <w:r w:rsidRPr="003160B6">
        <w:t>Conclusiones parciales del capítulo</w:t>
      </w:r>
      <w:bookmarkEnd w:id="24"/>
      <w:bookmarkEnd w:id="52"/>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53" w:name="_Toc180074829"/>
      <w:r w:rsidRPr="003160B6">
        <w:lastRenderedPageBreak/>
        <w:t>capítulo 2. descripción de la propuesta técnica implementada</w:t>
      </w:r>
      <w:bookmarkEnd w:id="53"/>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bookmarkStart w:id="54" w:name="_Toc179463290"/>
      <w:bookmarkStart w:id="55" w:name="_Toc179463519"/>
      <w:bookmarkStart w:id="56" w:name="_Toc180049933"/>
      <w:bookmarkStart w:id="57" w:name="_Toc180074830"/>
      <w:bookmarkEnd w:id="54"/>
      <w:bookmarkEnd w:id="55"/>
      <w:bookmarkEnd w:id="56"/>
      <w:bookmarkEnd w:id="57"/>
    </w:p>
    <w:p w14:paraId="5C290CE8" w14:textId="73D88636" w:rsidR="0085104E" w:rsidRPr="003160B6" w:rsidRDefault="00344E97" w:rsidP="0085104E">
      <w:pPr>
        <w:pStyle w:val="Heading2"/>
      </w:pPr>
      <w:r w:rsidRPr="003160B6">
        <w:t xml:space="preserve"> </w:t>
      </w:r>
      <w:bookmarkStart w:id="58" w:name="_Toc180074831"/>
      <w:r w:rsidRPr="003160B6">
        <w:t xml:space="preserve">Modelación UML de </w:t>
      </w:r>
      <w:r w:rsidR="000C6933" w:rsidRPr="003160B6">
        <w:t>aspectos generales de la aplicación web</w:t>
      </w:r>
      <w:bookmarkEnd w:id="58"/>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7C71899A" w:rsidR="000C6933" w:rsidRPr="003160B6" w:rsidRDefault="007D0AF1" w:rsidP="000C6933">
      <w:r w:rsidRPr="003160B6">
        <w:t>Entre los diagramas de funcionamiento están l</w:t>
      </w:r>
      <w:r w:rsidR="005F4934" w:rsidRPr="003160B6">
        <w:t>os 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5E43CC0B" w:rsidR="00601636" w:rsidRPr="00601636" w:rsidRDefault="00601636" w:rsidP="00601636">
                            <w:pPr>
                              <w:pStyle w:val="Caption"/>
                              <w:jc w:val="center"/>
                              <w:rPr>
                                <w:rFonts w:eastAsia="MS Mincho"/>
                                <w:b w:val="0"/>
                                <w:bCs w:val="0"/>
                                <w:i/>
                                <w:iCs/>
                                <w:noProof/>
                              </w:rPr>
                            </w:pPr>
                            <w:bookmarkStart w:id="59" w:name="_Toc179463671"/>
                            <w:bookmarkStart w:id="60" w:name="_Toc179463720"/>
                            <w:bookmarkStart w:id="61" w:name="_Toc179469368"/>
                            <w:bookmarkStart w:id="62" w:name="_Toc179470226"/>
                            <w:bookmarkStart w:id="63"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9A0D53">
                              <w:rPr>
                                <w:b w:val="0"/>
                                <w:bCs w:val="0"/>
                                <w:i/>
                                <w:iCs/>
                                <w:noProof/>
                              </w:rPr>
                              <w:t>1</w:t>
                            </w:r>
                            <w:r w:rsidRPr="00601636">
                              <w:rPr>
                                <w:b w:val="0"/>
                                <w:bCs w:val="0"/>
                                <w:i/>
                                <w:iCs/>
                              </w:rPr>
                              <w:fldChar w:fldCharType="end"/>
                            </w:r>
                            <w:r w:rsidRPr="00601636">
                              <w:rPr>
                                <w:b w:val="0"/>
                                <w:bCs w:val="0"/>
                                <w:i/>
                                <w:iCs/>
                              </w:rPr>
                              <w:t>: Diagrama de caso de uso.</w:t>
                            </w:r>
                            <w:bookmarkEnd w:id="59"/>
                            <w:bookmarkEnd w:id="60"/>
                            <w:bookmarkEnd w:id="61"/>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5E43CC0B" w:rsidR="00601636" w:rsidRPr="00601636" w:rsidRDefault="00601636" w:rsidP="00601636">
                      <w:pPr>
                        <w:pStyle w:val="Caption"/>
                        <w:jc w:val="center"/>
                        <w:rPr>
                          <w:rFonts w:eastAsia="MS Mincho"/>
                          <w:b w:val="0"/>
                          <w:bCs w:val="0"/>
                          <w:i/>
                          <w:iCs/>
                          <w:noProof/>
                        </w:rPr>
                      </w:pPr>
                      <w:bookmarkStart w:id="64" w:name="_Toc179463671"/>
                      <w:bookmarkStart w:id="65" w:name="_Toc179463720"/>
                      <w:bookmarkStart w:id="66" w:name="_Toc179469368"/>
                      <w:bookmarkStart w:id="67" w:name="_Toc179470226"/>
                      <w:bookmarkStart w:id="68"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9A0D53">
                        <w:rPr>
                          <w:b w:val="0"/>
                          <w:bCs w:val="0"/>
                          <w:i/>
                          <w:iCs/>
                          <w:noProof/>
                        </w:rPr>
                        <w:t>1</w:t>
                      </w:r>
                      <w:r w:rsidRPr="00601636">
                        <w:rPr>
                          <w:b w:val="0"/>
                          <w:bCs w:val="0"/>
                          <w:i/>
                          <w:iCs/>
                        </w:rPr>
                        <w:fldChar w:fldCharType="end"/>
                      </w:r>
                      <w:r w:rsidRPr="00601636">
                        <w:rPr>
                          <w:b w:val="0"/>
                          <w:bCs w:val="0"/>
                          <w:i/>
                          <w:iCs/>
                        </w:rPr>
                        <w:t>: Diagrama de caso de uso.</w:t>
                      </w:r>
                      <w:bookmarkEnd w:id="64"/>
                      <w:bookmarkEnd w:id="65"/>
                      <w:bookmarkEnd w:id="66"/>
                      <w:bookmarkEnd w:id="67"/>
                      <w:bookmarkEnd w:id="68"/>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2A9A0B1D" w:rsidR="00FA5C28" w:rsidRPr="00FA5C28" w:rsidRDefault="00FA5C28" w:rsidP="00FA5C28">
                            <w:pPr>
                              <w:pStyle w:val="Caption"/>
                              <w:jc w:val="center"/>
                              <w:rPr>
                                <w:rFonts w:eastAsia="MS Mincho"/>
                                <w:b w:val="0"/>
                                <w:bCs w:val="0"/>
                                <w:i/>
                                <w:iCs/>
                                <w:noProof/>
                              </w:rPr>
                            </w:pPr>
                            <w:bookmarkStart w:id="69" w:name="_Toc179469369"/>
                            <w:bookmarkStart w:id="70" w:name="_Toc179470227"/>
                            <w:bookmarkStart w:id="71"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9A0D5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2A9A0B1D" w:rsidR="00FA5C28" w:rsidRPr="00FA5C28" w:rsidRDefault="00FA5C28" w:rsidP="00FA5C28">
                      <w:pPr>
                        <w:pStyle w:val="Caption"/>
                        <w:jc w:val="center"/>
                        <w:rPr>
                          <w:rFonts w:eastAsia="MS Mincho"/>
                          <w:b w:val="0"/>
                          <w:bCs w:val="0"/>
                          <w:i/>
                          <w:iCs/>
                          <w:noProof/>
                        </w:rPr>
                      </w:pPr>
                      <w:bookmarkStart w:id="72" w:name="_Toc179469369"/>
                      <w:bookmarkStart w:id="73" w:name="_Toc179470227"/>
                      <w:bookmarkStart w:id="74"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9A0D5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72"/>
                      <w:bookmarkEnd w:id="73"/>
                      <w:bookmarkEnd w:id="74"/>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7845F33F" w:rsidR="00AD26A5" w:rsidRPr="00AD26A5" w:rsidRDefault="00AD26A5" w:rsidP="00AD26A5">
                            <w:pPr>
                              <w:pStyle w:val="Caption"/>
                              <w:jc w:val="center"/>
                              <w:rPr>
                                <w:rFonts w:eastAsia="MS Mincho"/>
                                <w:b w:val="0"/>
                                <w:bCs w:val="0"/>
                                <w:i/>
                                <w:iCs/>
                                <w:noProof/>
                              </w:rPr>
                            </w:pPr>
                            <w:bookmarkStart w:id="75" w:name="_Toc179469370"/>
                            <w:bookmarkStart w:id="76" w:name="_Toc179470228"/>
                            <w:bookmarkStart w:id="77"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9A0D53">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7845F33F" w:rsidR="00AD26A5" w:rsidRPr="00AD26A5" w:rsidRDefault="00AD26A5" w:rsidP="00AD26A5">
                      <w:pPr>
                        <w:pStyle w:val="Caption"/>
                        <w:jc w:val="center"/>
                        <w:rPr>
                          <w:rFonts w:eastAsia="MS Mincho"/>
                          <w:b w:val="0"/>
                          <w:bCs w:val="0"/>
                          <w:i/>
                          <w:iCs/>
                          <w:noProof/>
                        </w:rPr>
                      </w:pPr>
                      <w:bookmarkStart w:id="78" w:name="_Toc179469370"/>
                      <w:bookmarkStart w:id="79" w:name="_Toc179470228"/>
                      <w:bookmarkStart w:id="80"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9A0D53">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8"/>
                      <w:bookmarkEnd w:id="79"/>
                      <w:bookmarkEnd w:id="80"/>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5FCCB114"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6F1D54">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40F9FBA9"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6F1D54">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12AEE85D"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t>2.2</w:t>
      </w:r>
      <w:r>
        <w:fldChar w:fldCharType="end"/>
      </w:r>
      <w:r>
        <w:t xml:space="preserve"> y </w:t>
      </w:r>
      <w:r>
        <w:fldChar w:fldCharType="begin"/>
      </w:r>
      <w:r>
        <w:instrText xml:space="preserve"> REF _Ref180050707 \r \h </w:instrText>
      </w:r>
      <w:r>
        <w:fldChar w:fldCharType="separate"/>
      </w:r>
      <w:r>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81" w:name="_Ref180050699"/>
      <w:bookmarkStart w:id="82" w:name="_Toc180074832"/>
      <w:r w:rsidRPr="003160B6">
        <w:t>Estructura e implementación del lado del servidor</w:t>
      </w:r>
      <w:bookmarkEnd w:id="81"/>
      <w:bookmarkEnd w:id="82"/>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3160B6" w:rsidRDefault="008C7EDC" w:rsidP="008C7EDC">
      <w:pPr>
        <w:pStyle w:val="Heading3"/>
        <w:rPr>
          <w:szCs w:val="24"/>
        </w:rPr>
      </w:pPr>
      <w:bookmarkStart w:id="83" w:name="_Toc180074833"/>
      <w:r w:rsidRPr="003160B6">
        <w:rPr>
          <w:szCs w:val="24"/>
        </w:rPr>
        <w:t>Diseño de la base de datos, acoplamiento con Django e implementación en PostgreSQL</w:t>
      </w:r>
      <w:bookmarkEnd w:id="83"/>
    </w:p>
    <w:p w14:paraId="0F5C054B" w14:textId="710698F4"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A45D0C">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50519AC0">
            <wp:simplePos x="0" y="0"/>
            <wp:positionH relativeFrom="margin">
              <wp:posOffset>-306705</wp:posOffset>
            </wp:positionH>
            <wp:positionV relativeFrom="paragraph">
              <wp:posOffset>1293495</wp:posOffset>
            </wp:positionV>
            <wp:extent cx="6223635" cy="2660015"/>
            <wp:effectExtent l="0" t="0" r="5715" b="698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223635" cy="2660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4EE63E03" w:rsidR="008C7EDC" w:rsidRPr="00376A21" w:rsidRDefault="008C7EDC" w:rsidP="008C7EDC">
                            <w:pPr>
                              <w:pStyle w:val="Caption"/>
                              <w:jc w:val="center"/>
                              <w:rPr>
                                <w:rFonts w:eastAsia="MS Mincho"/>
                                <w:b w:val="0"/>
                                <w:bCs w:val="0"/>
                                <w:i/>
                                <w:iCs/>
                                <w:noProof/>
                              </w:rPr>
                            </w:pPr>
                            <w:bookmarkStart w:id="84" w:name="_Toc179376518"/>
                            <w:bookmarkStart w:id="85" w:name="_Toc179463682"/>
                            <w:bookmarkStart w:id="86" w:name="_Toc179463731"/>
                            <w:bookmarkStart w:id="87" w:name="_Toc179469384"/>
                            <w:bookmarkStart w:id="88" w:name="_Toc179470242"/>
                            <w:bookmarkStart w:id="89"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9A0D5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84"/>
                            <w:bookmarkEnd w:id="85"/>
                            <w:bookmarkEnd w:id="86"/>
                            <w:bookmarkEnd w:id="87"/>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4EE63E03" w:rsidR="008C7EDC" w:rsidRPr="00376A21" w:rsidRDefault="008C7EDC" w:rsidP="008C7EDC">
                      <w:pPr>
                        <w:pStyle w:val="Caption"/>
                        <w:jc w:val="center"/>
                        <w:rPr>
                          <w:rFonts w:eastAsia="MS Mincho"/>
                          <w:b w:val="0"/>
                          <w:bCs w:val="0"/>
                          <w:i/>
                          <w:iCs/>
                          <w:noProof/>
                        </w:rPr>
                      </w:pPr>
                      <w:bookmarkStart w:id="90" w:name="_Toc179376518"/>
                      <w:bookmarkStart w:id="91" w:name="_Toc179463682"/>
                      <w:bookmarkStart w:id="92" w:name="_Toc179463731"/>
                      <w:bookmarkStart w:id="93" w:name="_Toc179469384"/>
                      <w:bookmarkStart w:id="94" w:name="_Toc179470242"/>
                      <w:bookmarkStart w:id="95"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9A0D5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90"/>
                      <w:bookmarkEnd w:id="91"/>
                      <w:bookmarkEnd w:id="92"/>
                      <w:bookmarkEnd w:id="93"/>
                      <w:bookmarkEnd w:id="94"/>
                      <w:bookmarkEnd w:id="95"/>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07356986" w:rsidR="001E23E2" w:rsidRDefault="001E23E2" w:rsidP="008C7EDC">
      <w:pPr>
        <w:tabs>
          <w:tab w:val="left" w:pos="7172"/>
        </w:tabs>
      </w:pPr>
      <w:r>
        <w:t xml:space="preserve">Los tipos de datos de los atributos varían entre </w:t>
      </w:r>
      <w:r w:rsidR="004A3314">
        <w:t>secuencias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4A3314" w:rsidRPr="004A3314">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4A3314" w:rsidRPr="004A3314">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p>
    <w:p w14:paraId="06BA92C6" w14:textId="76624FD3"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Pr="00E57576">
        <w:rPr>
          <w:rFonts w:ascii="Courier New" w:hAnsi="Courier New" w:cs="Courier New"/>
          <w:sz w:val="20"/>
          <w:szCs w:val="20"/>
        </w:rPr>
        <w:t>UNIDAD</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5484D1A2" w:rsidR="008C7EDC" w:rsidRPr="003160B6" w:rsidRDefault="008C7EDC" w:rsidP="008C7EDC">
      <w:pPr>
        <w:tabs>
          <w:tab w:val="left" w:pos="7172"/>
        </w:tabs>
      </w:pPr>
      <w:r w:rsidRPr="003160B6">
        <w:t xml:space="preserve">El vínculo entre Django y la implementación PostgreSQL de la base de datos se define en el contenido del archivo </w:t>
      </w:r>
      <w:r w:rsidRPr="002F23D3">
        <w:rPr>
          <w:rFonts w:ascii="Courier New" w:hAnsi="Courier New" w:cs="Courier New"/>
          <w:sz w:val="20"/>
          <w:szCs w:val="20"/>
        </w:rPr>
        <w:t>settings.py</w:t>
      </w:r>
      <w:r w:rsidRPr="002F23D3">
        <w:rPr>
          <w:sz w:val="20"/>
          <w:szCs w:val="20"/>
        </w:rPr>
        <w:t xml:space="preserve"> </w:t>
      </w:r>
      <w:r w:rsidRPr="003160B6">
        <w:t>(véase el epígrafe</w:t>
      </w:r>
      <w:r w:rsidR="003E5C07">
        <w:t xml:space="preserve"> </w:t>
      </w:r>
      <w:r w:rsidR="003E5C07">
        <w:fldChar w:fldCharType="begin"/>
      </w:r>
      <w:r w:rsidR="003E5C07">
        <w:instrText xml:space="preserve"> REF _Ref180051078 \r \h </w:instrText>
      </w:r>
      <w:r w:rsidR="003E5C07">
        <w:fldChar w:fldCharType="separate"/>
      </w:r>
      <w:r w:rsidR="003E5C07">
        <w:t>2.2.2</w:t>
      </w:r>
      <w:r w:rsidR="003E5C07">
        <w:fldChar w:fldCharType="end"/>
      </w:r>
      <w:r w:rsidRPr="003160B6">
        <w:t xml:space="preserve">) con el fragmento de código </w:t>
      </w:r>
      <w:r>
        <w:t>mostrado</w:t>
      </w:r>
      <w:r w:rsidRPr="003160B6">
        <w:t xml:space="preserve"> en la figura</w:t>
      </w:r>
      <w:r w:rsidR="003E5C07">
        <w:t xml:space="preserve"> </w:t>
      </w:r>
      <w:r w:rsidR="00DC7048">
        <w:t>5</w:t>
      </w:r>
      <w:r w:rsidRPr="003160B6">
        <w:t xml:space="preserve">. </w:t>
      </w:r>
    </w:p>
    <w:p w14:paraId="788F1E0E" w14:textId="3C08A5EE" w:rsidR="008C7EDC" w:rsidRDefault="00D421AD" w:rsidP="008C7EDC">
      <w:pPr>
        <w:tabs>
          <w:tab w:val="left" w:pos="7172"/>
        </w:tabs>
      </w:pPr>
      <w:r w:rsidRPr="003160B6">
        <w:rPr>
          <w:noProof/>
        </w:rPr>
        <w:drawing>
          <wp:anchor distT="0" distB="0" distL="114300" distR="114300" simplePos="0" relativeHeight="251799552" behindDoc="0" locked="0" layoutInCell="1" allowOverlap="1" wp14:anchorId="57C9A7BC" wp14:editId="49C14853">
            <wp:simplePos x="0" y="0"/>
            <wp:positionH relativeFrom="margin">
              <wp:posOffset>1816100</wp:posOffset>
            </wp:positionH>
            <wp:positionV relativeFrom="paragraph">
              <wp:posOffset>458470</wp:posOffset>
            </wp:positionV>
            <wp:extent cx="2035175" cy="817245"/>
            <wp:effectExtent l="0" t="0" r="3175" b="190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035175" cy="81724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332DA3E">
                <wp:simplePos x="0" y="0"/>
                <wp:positionH relativeFrom="margin">
                  <wp:posOffset>313690</wp:posOffset>
                </wp:positionH>
                <wp:positionV relativeFrom="paragraph">
                  <wp:posOffset>1274390</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43607B77" w:rsidR="008C7EDC" w:rsidRPr="0087154A" w:rsidRDefault="008C7EDC" w:rsidP="008C7EDC">
                            <w:pPr>
                              <w:pStyle w:val="Caption"/>
                              <w:jc w:val="center"/>
                              <w:rPr>
                                <w:rFonts w:eastAsia="MS Mincho"/>
                                <w:b w:val="0"/>
                                <w:bCs w:val="0"/>
                                <w:i/>
                                <w:iCs/>
                              </w:rPr>
                            </w:pPr>
                            <w:bookmarkStart w:id="96" w:name="_Toc179376519"/>
                            <w:bookmarkStart w:id="97" w:name="_Toc179463683"/>
                            <w:bookmarkStart w:id="98" w:name="_Toc179463732"/>
                            <w:bookmarkStart w:id="99" w:name="_Toc179469385"/>
                            <w:bookmarkStart w:id="100" w:name="_Toc179470243"/>
                            <w:bookmarkStart w:id="101"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9A0D53">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96"/>
                            <w:bookmarkEnd w:id="97"/>
                            <w:bookmarkEnd w:id="98"/>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4.7pt;margin-top:100.35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" stroked="f">
                <v:textbox inset="0,0,0,0">
                  <w:txbxContent>
                    <w:p w14:paraId="54037F2E" w14:textId="43607B77" w:rsidR="008C7EDC" w:rsidRPr="0087154A" w:rsidRDefault="008C7EDC" w:rsidP="008C7EDC">
                      <w:pPr>
                        <w:pStyle w:val="Caption"/>
                        <w:jc w:val="center"/>
                        <w:rPr>
                          <w:rFonts w:eastAsia="MS Mincho"/>
                          <w:b w:val="0"/>
                          <w:bCs w:val="0"/>
                          <w:i/>
                          <w:iCs/>
                        </w:rPr>
                      </w:pPr>
                      <w:bookmarkStart w:id="102" w:name="_Toc179376519"/>
                      <w:bookmarkStart w:id="103" w:name="_Toc179463683"/>
                      <w:bookmarkStart w:id="104" w:name="_Toc179463732"/>
                      <w:bookmarkStart w:id="105" w:name="_Toc179469385"/>
                      <w:bookmarkStart w:id="106" w:name="_Toc179470243"/>
                      <w:bookmarkStart w:id="107"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9A0D53">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2"/>
                      <w:bookmarkEnd w:id="103"/>
                      <w:bookmarkEnd w:id="104"/>
                      <w:bookmarkEnd w:id="105"/>
                      <w:bookmarkEnd w:id="106"/>
                      <w:bookmarkEnd w:id="107"/>
                    </w:p>
                  </w:txbxContent>
                </v:textbox>
                <w10:wrap type="topAndBottom" anchorx="margin"/>
              </v:shape>
            </w:pict>
          </mc:Fallback>
        </mc:AlternateContent>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w:t>
      </w:r>
      <w:r w:rsidR="008C7EDC" w:rsidRPr="003160B6">
        <w:lastRenderedPageBreak/>
        <w:t xml:space="preserve">PostgreSQL, los detalles de implementación se resuelven de forma automática, y de la misma manera se genera código SQL que especifica la estructura y el funcionamiento de la base de datos. </w:t>
      </w:r>
    </w:p>
    <w:p w14:paraId="5924D254" w14:textId="4518516D" w:rsidR="00AD4FC8" w:rsidRPr="003160B6" w:rsidRDefault="00F476BF" w:rsidP="008C7EDC">
      <w:pPr>
        <w:tabs>
          <w:tab w:val="left" w:pos="7172"/>
        </w:tabs>
      </w:pPr>
      <w:r>
        <w:rPr>
          <w:noProof/>
        </w:rPr>
        <mc:AlternateContent>
          <mc:Choice Requires="wps">
            <w:drawing>
              <wp:anchor distT="0" distB="0" distL="114300" distR="114300" simplePos="0" relativeHeight="251816960" behindDoc="0" locked="0" layoutInCell="1" allowOverlap="1" wp14:anchorId="788AC38C" wp14:editId="424487D6">
                <wp:simplePos x="0" y="0"/>
                <wp:positionH relativeFrom="column">
                  <wp:posOffset>22993</wp:posOffset>
                </wp:positionH>
                <wp:positionV relativeFrom="paragraph">
                  <wp:posOffset>5619130</wp:posOffset>
                </wp:positionV>
                <wp:extent cx="5838825" cy="635"/>
                <wp:effectExtent l="0" t="0" r="0" b="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4E9F43FB" w:rsidR="00AD4FC8" w:rsidRPr="00AD4FC8" w:rsidRDefault="00AD4FC8" w:rsidP="00AD4FC8">
                            <w:pPr>
                              <w:pStyle w:val="Caption"/>
                              <w:jc w:val="center"/>
                              <w:rPr>
                                <w:rFonts w:eastAsia="MS Mincho"/>
                                <w:b w:val="0"/>
                                <w:bCs w:val="0"/>
                                <w:i/>
                                <w:iCs/>
                                <w:noProof/>
                              </w:rPr>
                            </w:pPr>
                            <w:bookmarkStart w:id="108"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9A0D53">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1.8pt;margin-top:442.45pt;width:459.7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" stroked="f">
                <v:textbox style="mso-fit-shape-to-text:t" inset="0,0,0,0">
                  <w:txbxContent>
                    <w:p w14:paraId="7F4254A1" w14:textId="4E9F43FB" w:rsidR="00AD4FC8" w:rsidRPr="00AD4FC8" w:rsidRDefault="00AD4FC8" w:rsidP="00AD4FC8">
                      <w:pPr>
                        <w:pStyle w:val="Caption"/>
                        <w:jc w:val="center"/>
                        <w:rPr>
                          <w:rFonts w:eastAsia="MS Mincho"/>
                          <w:b w:val="0"/>
                          <w:bCs w:val="0"/>
                          <w:i/>
                          <w:iCs/>
                          <w:noProof/>
                        </w:rPr>
                      </w:pPr>
                      <w:bookmarkStart w:id="109"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9A0D53">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9"/>
                    </w:p>
                  </w:txbxContent>
                </v:textbox>
                <w10:wrap type="topAndBottom"/>
              </v:shape>
            </w:pict>
          </mc:Fallback>
        </mc:AlternateContent>
      </w:r>
      <w:r>
        <w:rPr>
          <w:noProof/>
        </w:rPr>
        <w:drawing>
          <wp:anchor distT="0" distB="0" distL="114300" distR="114300" simplePos="0" relativeHeight="251814912" behindDoc="0" locked="0" layoutInCell="1" allowOverlap="1" wp14:anchorId="014E6DAC" wp14:editId="6F496A60">
            <wp:simplePos x="0" y="0"/>
            <wp:positionH relativeFrom="margin">
              <wp:align>center</wp:align>
            </wp:positionH>
            <wp:positionV relativeFrom="paragraph">
              <wp:posOffset>567055</wp:posOffset>
            </wp:positionV>
            <wp:extent cx="4912995" cy="5018405"/>
            <wp:effectExtent l="0" t="0" r="1905"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912995" cy="5018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6B44A6C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6F8D341C" w:rsidR="00F476BF" w:rsidRPr="00927DA7" w:rsidRDefault="00F476BF" w:rsidP="00F476BF">
                            <w:pPr>
                              <w:pStyle w:val="Caption"/>
                              <w:jc w:val="center"/>
                              <w:rPr>
                                <w:rFonts w:eastAsia="MS Mincho"/>
                                <w:b w:val="0"/>
                                <w:bCs w:val="0"/>
                                <w:i/>
                                <w:iCs/>
                              </w:rPr>
                            </w:pPr>
                            <w:bookmarkStart w:id="110" w:name="_Toc179376521"/>
                            <w:bookmarkStart w:id="111" w:name="_Toc179463685"/>
                            <w:bookmarkStart w:id="112" w:name="_Toc179463734"/>
                            <w:bookmarkStart w:id="113" w:name="_Toc179469387"/>
                            <w:bookmarkStart w:id="114" w:name="_Toc179470245"/>
                            <w:bookmarkStart w:id="115"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9A0D53">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0"/>
                            <w:bookmarkEnd w:id="111"/>
                            <w:bookmarkEnd w:id="112"/>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6F8D341C" w:rsidR="00F476BF" w:rsidRPr="00927DA7" w:rsidRDefault="00F476BF" w:rsidP="00F476BF">
                      <w:pPr>
                        <w:pStyle w:val="Caption"/>
                        <w:jc w:val="center"/>
                        <w:rPr>
                          <w:rFonts w:eastAsia="MS Mincho"/>
                          <w:b w:val="0"/>
                          <w:bCs w:val="0"/>
                          <w:i/>
                          <w:iCs/>
                        </w:rPr>
                      </w:pPr>
                      <w:bookmarkStart w:id="116" w:name="_Toc179376521"/>
                      <w:bookmarkStart w:id="117" w:name="_Toc179463685"/>
                      <w:bookmarkStart w:id="118" w:name="_Toc179463734"/>
                      <w:bookmarkStart w:id="119" w:name="_Toc179469387"/>
                      <w:bookmarkStart w:id="120" w:name="_Toc179470245"/>
                      <w:bookmarkStart w:id="121"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9A0D53">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6"/>
                      <w:bookmarkEnd w:id="117"/>
                      <w:bookmarkEnd w:id="118"/>
                      <w:bookmarkEnd w:id="119"/>
                      <w:bookmarkEnd w:id="120"/>
                      <w:bookmarkEnd w:id="121"/>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5DD5B904" w:rsidR="00CE60C4" w:rsidRPr="00CE60C4" w:rsidRDefault="00CE60C4" w:rsidP="00CE60C4">
                            <w:pPr>
                              <w:pStyle w:val="Caption"/>
                              <w:jc w:val="center"/>
                              <w:rPr>
                                <w:rFonts w:eastAsia="MS Mincho"/>
                                <w:b w:val="0"/>
                                <w:bCs w:val="0"/>
                                <w:i/>
                                <w:iCs/>
                                <w:noProof/>
                              </w:rPr>
                            </w:pPr>
                            <w:bookmarkStart w:id="122"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9A0D53">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5DD5B904" w:rsidR="00CE60C4" w:rsidRPr="00CE60C4" w:rsidRDefault="00CE60C4" w:rsidP="00CE60C4">
                      <w:pPr>
                        <w:pStyle w:val="Caption"/>
                        <w:jc w:val="center"/>
                        <w:rPr>
                          <w:rFonts w:eastAsia="MS Mincho"/>
                          <w:b w:val="0"/>
                          <w:bCs w:val="0"/>
                          <w:i/>
                          <w:iCs/>
                          <w:noProof/>
                        </w:rPr>
                      </w:pPr>
                      <w:bookmarkStart w:id="123"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9A0D53">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3"/>
                    </w:p>
                  </w:txbxContent>
                </v:textbox>
                <w10:wrap type="topAndBottom" anchorx="margin"/>
              </v:shape>
            </w:pict>
          </mc:Fallback>
        </mc:AlternateContent>
      </w:r>
      <w:r>
        <w:t>Django</w:t>
      </w:r>
      <w:r w:rsidR="008C7EDC" w:rsidRPr="003160B6">
        <w:t>.</w:t>
      </w:r>
    </w:p>
    <w:p w14:paraId="5E3F291D" w14:textId="77777777" w:rsidR="008C7EDC" w:rsidRPr="003160B6" w:rsidRDefault="008C7EDC" w:rsidP="008C7EDC">
      <w:pPr>
        <w:pStyle w:val="Heading3"/>
        <w:rPr>
          <w:szCs w:val="24"/>
        </w:rPr>
      </w:pPr>
      <w:r w:rsidRPr="003160B6">
        <w:rPr>
          <w:szCs w:val="24"/>
        </w:rPr>
        <w:lastRenderedPageBreak/>
        <w:t xml:space="preserve"> </w:t>
      </w:r>
      <w:bookmarkStart w:id="124" w:name="_Ref180050584"/>
      <w:bookmarkStart w:id="125" w:name="_Ref180051078"/>
      <w:bookmarkStart w:id="126" w:name="_Toc180074834"/>
      <w:r w:rsidRPr="003160B6">
        <w:rPr>
          <w:szCs w:val="24"/>
        </w:rPr>
        <w:t>Implementación del servidor Django</w:t>
      </w:r>
      <w:bookmarkEnd w:id="124"/>
      <w:bookmarkEnd w:id="125"/>
      <w:bookmarkEnd w:id="126"/>
    </w:p>
    <w:p w14:paraId="381930C7" w14:textId="50A9B9F6" w:rsidR="008C7EDC" w:rsidRPr="003160B6" w:rsidRDefault="00D37813" w:rsidP="008C7EDC">
      <w:r w:rsidRPr="003160B6">
        <w:rPr>
          <w:noProof/>
        </w:rPr>
        <w:drawing>
          <wp:anchor distT="0" distB="0" distL="114300" distR="114300" simplePos="0" relativeHeight="251805696" behindDoc="0" locked="0" layoutInCell="1" allowOverlap="1" wp14:anchorId="258A4312" wp14:editId="6344E6FB">
            <wp:simplePos x="0" y="0"/>
            <wp:positionH relativeFrom="margin">
              <wp:align>center</wp:align>
            </wp:positionH>
            <wp:positionV relativeFrom="paragraph">
              <wp:posOffset>2422525</wp:posOffset>
            </wp:positionV>
            <wp:extent cx="1609090" cy="3041650"/>
            <wp:effectExtent l="0" t="0" r="0" b="635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1609090" cy="3041650"/>
                    </a:xfrm>
                    <a:prstGeom prst="rect">
                      <a:avLst/>
                    </a:prstGeom>
                  </pic:spPr>
                </pic:pic>
              </a:graphicData>
            </a:graphic>
            <wp14:sizeRelH relativeFrom="margin">
              <wp14:pctWidth>0</wp14:pctWidth>
            </wp14:sizeRelH>
            <wp14:sizeRelV relativeFrom="margin">
              <wp14:pctHeight>0</wp14:pctHeight>
            </wp14:sizeRelV>
          </wp:anchor>
        </w:drawing>
      </w:r>
      <w:r w:rsidR="0022744D" w:rsidRPr="003160B6">
        <w:rPr>
          <w:noProof/>
        </w:rPr>
        <mc:AlternateContent>
          <mc:Choice Requires="wps">
            <w:drawing>
              <wp:anchor distT="0" distB="0" distL="114300" distR="114300" simplePos="0" relativeHeight="251806720" behindDoc="0" locked="0" layoutInCell="1" allowOverlap="1" wp14:anchorId="6DEEBFE8" wp14:editId="1A4FE4DE">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12C46C00" w:rsidR="008C7EDC" w:rsidRPr="004D720C" w:rsidRDefault="008C7EDC" w:rsidP="008C7EDC">
                            <w:pPr>
                              <w:pStyle w:val="Caption"/>
                              <w:jc w:val="center"/>
                              <w:rPr>
                                <w:rFonts w:eastAsia="MS Mincho"/>
                                <w:b w:val="0"/>
                                <w:bCs w:val="0"/>
                                <w:i/>
                                <w:iCs/>
                              </w:rPr>
                            </w:pPr>
                            <w:bookmarkStart w:id="127" w:name="_Toc179376522"/>
                            <w:bookmarkStart w:id="128" w:name="_Toc179463686"/>
                            <w:bookmarkStart w:id="129" w:name="_Toc179463735"/>
                            <w:bookmarkStart w:id="130" w:name="_Toc179469388"/>
                            <w:bookmarkStart w:id="131" w:name="_Toc179470246"/>
                            <w:bookmarkStart w:id="132"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9A0D53">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27"/>
                            <w:bookmarkEnd w:id="128"/>
                            <w:bookmarkEnd w:id="129"/>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12C46C00" w:rsidR="008C7EDC" w:rsidRPr="004D720C" w:rsidRDefault="008C7EDC" w:rsidP="008C7EDC">
                      <w:pPr>
                        <w:pStyle w:val="Caption"/>
                        <w:jc w:val="center"/>
                        <w:rPr>
                          <w:rFonts w:eastAsia="MS Mincho"/>
                          <w:b w:val="0"/>
                          <w:bCs w:val="0"/>
                          <w:i/>
                          <w:iCs/>
                        </w:rPr>
                      </w:pPr>
                      <w:bookmarkStart w:id="133" w:name="_Toc179376522"/>
                      <w:bookmarkStart w:id="134" w:name="_Toc179463686"/>
                      <w:bookmarkStart w:id="135" w:name="_Toc179463735"/>
                      <w:bookmarkStart w:id="136" w:name="_Toc179469388"/>
                      <w:bookmarkStart w:id="137" w:name="_Toc179470246"/>
                      <w:bookmarkStart w:id="138"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9A0D53">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33"/>
                      <w:bookmarkEnd w:id="134"/>
                      <w:bookmarkEnd w:id="135"/>
                      <w:bookmarkEnd w:id="136"/>
                      <w:bookmarkEnd w:id="137"/>
                      <w:bookmarkEnd w:id="138"/>
                    </w:p>
                  </w:txbxContent>
                </v:textbox>
                <w10:wrap type="topAndBottom" anchorx="margin"/>
              </v:shape>
            </w:pict>
          </mc:Fallback>
        </mc:AlternateContent>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0CFD195B"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56CBC">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6158DA37" w:rsidR="00AA01D3" w:rsidRPr="00AA01D3" w:rsidRDefault="00AA01D3" w:rsidP="00AA01D3">
                            <w:pPr>
                              <w:pStyle w:val="Caption"/>
                              <w:jc w:val="center"/>
                              <w:rPr>
                                <w:rFonts w:eastAsia="MS Mincho"/>
                                <w:b w:val="0"/>
                                <w:bCs w:val="0"/>
                                <w:i/>
                                <w:iCs/>
                              </w:rPr>
                            </w:pPr>
                            <w:bookmarkStart w:id="139"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9A0D53">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6158DA37" w:rsidR="00AA01D3" w:rsidRPr="00AA01D3" w:rsidRDefault="00AA01D3" w:rsidP="00AA01D3">
                      <w:pPr>
                        <w:pStyle w:val="Caption"/>
                        <w:jc w:val="center"/>
                        <w:rPr>
                          <w:rFonts w:eastAsia="MS Mincho"/>
                          <w:b w:val="0"/>
                          <w:bCs w:val="0"/>
                          <w:i/>
                          <w:iCs/>
                        </w:rPr>
                      </w:pPr>
                      <w:bookmarkStart w:id="140"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9A0D53">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40"/>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4B386D24">
            <wp:simplePos x="0" y="0"/>
            <wp:positionH relativeFrom="margin">
              <wp:posOffset>681355</wp:posOffset>
            </wp:positionH>
            <wp:positionV relativeFrom="paragraph">
              <wp:posOffset>53340</wp:posOffset>
            </wp:positionV>
            <wp:extent cx="4413885" cy="1274445"/>
            <wp:effectExtent l="0" t="0" r="5715"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413885"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4539E2E1" w:rsidR="008C7EDC" w:rsidRPr="00A80C0F" w:rsidRDefault="008C7EDC" w:rsidP="008C7EDC">
                            <w:pPr>
                              <w:pStyle w:val="Caption"/>
                              <w:jc w:val="center"/>
                              <w:rPr>
                                <w:rFonts w:eastAsia="MS Mincho"/>
                                <w:b w:val="0"/>
                                <w:bCs w:val="0"/>
                                <w:i/>
                                <w:iCs/>
                              </w:rPr>
                            </w:pPr>
                            <w:bookmarkStart w:id="141" w:name="_Toc179463687"/>
                            <w:bookmarkStart w:id="142" w:name="_Toc179463736"/>
                            <w:bookmarkStart w:id="143" w:name="_Toc179469389"/>
                            <w:bookmarkStart w:id="144" w:name="_Toc179470247"/>
                            <w:bookmarkStart w:id="145"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4539E2E1" w:rsidR="008C7EDC" w:rsidRPr="00A80C0F" w:rsidRDefault="008C7EDC" w:rsidP="008C7EDC">
                      <w:pPr>
                        <w:pStyle w:val="Caption"/>
                        <w:jc w:val="center"/>
                        <w:rPr>
                          <w:rFonts w:eastAsia="MS Mincho"/>
                          <w:b w:val="0"/>
                          <w:bCs w:val="0"/>
                          <w:i/>
                          <w:iCs/>
                        </w:rPr>
                      </w:pPr>
                      <w:bookmarkStart w:id="146" w:name="_Toc179463687"/>
                      <w:bookmarkStart w:id="147" w:name="_Toc179463736"/>
                      <w:bookmarkStart w:id="148" w:name="_Toc179469389"/>
                      <w:bookmarkStart w:id="149" w:name="_Toc179470247"/>
                      <w:bookmarkStart w:id="150"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6"/>
                      <w:bookmarkEnd w:id="147"/>
                      <w:bookmarkEnd w:id="148"/>
                      <w:bookmarkEnd w:id="149"/>
                      <w:bookmarkEnd w:id="150"/>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004DE450"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s(request, pk)</w:t>
      </w:r>
      <w:r w:rsidRPr="003160B6">
        <w:t xml:space="preserve">, </w:t>
      </w:r>
      <w:r w:rsidRPr="00884897">
        <w:rPr>
          <w:rFonts w:ascii="Courier New" w:hAnsi="Courier New" w:cs="Courier New"/>
          <w:sz w:val="20"/>
          <w:szCs w:val="20"/>
        </w:rPr>
        <w:t>unidades(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5DA87F0C" w:rsidR="008C7EDC" w:rsidRDefault="00A85599" w:rsidP="008C7EDC">
      <w:r w:rsidRPr="003160B6">
        <w:rPr>
          <w:noProof/>
        </w:rPr>
        <mc:AlternateContent>
          <mc:Choice Requires="wps">
            <w:drawing>
              <wp:anchor distT="0" distB="0" distL="114300" distR="114300" simplePos="0" relativeHeight="251810816" behindDoc="0" locked="0" layoutInCell="1" allowOverlap="1" wp14:anchorId="27369B06" wp14:editId="77E82AEB">
                <wp:simplePos x="0" y="0"/>
                <wp:positionH relativeFrom="column">
                  <wp:posOffset>-116840</wp:posOffset>
                </wp:positionH>
                <wp:positionV relativeFrom="paragraph">
                  <wp:posOffset>4328160</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37DC1DF4" w:rsidR="008C7EDC" w:rsidRPr="00005204" w:rsidRDefault="008C7EDC" w:rsidP="008C7EDC">
                            <w:pPr>
                              <w:pStyle w:val="Caption"/>
                              <w:jc w:val="center"/>
                              <w:rPr>
                                <w:rFonts w:eastAsia="MS Mincho"/>
                                <w:b w:val="0"/>
                                <w:bCs w:val="0"/>
                                <w:i/>
                                <w:iCs/>
                              </w:rPr>
                            </w:pPr>
                            <w:bookmarkStart w:id="151" w:name="_Toc179463688"/>
                            <w:bookmarkStart w:id="152" w:name="_Toc179463737"/>
                            <w:bookmarkStart w:id="153" w:name="_Toc179469390"/>
                            <w:bookmarkStart w:id="154" w:name="_Toc179470248"/>
                            <w:bookmarkStart w:id="155"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9A0D53">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1"/>
                            <w:bookmarkEnd w:id="152"/>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40.8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" stroked="f">
                <v:textbox style="mso-fit-shape-to-text:t" inset="0,0,0,0">
                  <w:txbxContent>
                    <w:p w14:paraId="7CBAB06B" w14:textId="37DC1DF4" w:rsidR="008C7EDC" w:rsidRPr="00005204" w:rsidRDefault="008C7EDC" w:rsidP="008C7EDC">
                      <w:pPr>
                        <w:pStyle w:val="Caption"/>
                        <w:jc w:val="center"/>
                        <w:rPr>
                          <w:rFonts w:eastAsia="MS Mincho"/>
                          <w:b w:val="0"/>
                          <w:bCs w:val="0"/>
                          <w:i/>
                          <w:iCs/>
                        </w:rPr>
                      </w:pPr>
                      <w:bookmarkStart w:id="156" w:name="_Toc179463688"/>
                      <w:bookmarkStart w:id="157" w:name="_Toc179463737"/>
                      <w:bookmarkStart w:id="158" w:name="_Toc179469390"/>
                      <w:bookmarkStart w:id="159" w:name="_Toc179470248"/>
                      <w:bookmarkStart w:id="160"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9A0D53">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6"/>
                      <w:bookmarkEnd w:id="157"/>
                      <w:bookmarkEnd w:id="158"/>
                      <w:bookmarkEnd w:id="159"/>
                      <w:bookmarkEnd w:id="160"/>
                    </w:p>
                  </w:txbxContent>
                </v:textbox>
                <w10:wrap type="topAndBottom"/>
              </v:shape>
            </w:pict>
          </mc:Fallback>
        </mc:AlternateContent>
      </w:r>
      <w:r w:rsidR="00D37813" w:rsidRPr="003160B6">
        <w:rPr>
          <w:noProof/>
        </w:rPr>
        <w:drawing>
          <wp:anchor distT="0" distB="0" distL="114300" distR="114300" simplePos="0" relativeHeight="251809792" behindDoc="0" locked="0" layoutInCell="1" allowOverlap="1" wp14:anchorId="34407983" wp14:editId="606EB673">
            <wp:simplePos x="0" y="0"/>
            <wp:positionH relativeFrom="margin">
              <wp:align>center</wp:align>
            </wp:positionH>
            <wp:positionV relativeFrom="paragraph">
              <wp:posOffset>1067181</wp:posOffset>
            </wp:positionV>
            <wp:extent cx="5306695" cy="3221990"/>
            <wp:effectExtent l="0" t="0" r="8255" b="0"/>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306695" cy="3221990"/>
                    </a:xfrm>
                    <a:prstGeom prst="rect">
                      <a:avLst/>
                    </a:prstGeom>
                  </pic:spPr>
                </pic:pic>
              </a:graphicData>
            </a:graphic>
            <wp14:sizeRelH relativeFrom="page">
              <wp14:pctWidth>0</wp14:pctWidth>
            </wp14:sizeRelH>
            <wp14:sizeRelV relativeFrom="page">
              <wp14:pctHeight>0</wp14:pctHeight>
            </wp14:sizeRelV>
          </wp:anchor>
        </w:drawing>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756E5E65"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xml:space="preserve">. Ad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views</w:t>
      </w:r>
      <w:r w:rsidR="00137DB3">
        <w:t xml:space="preserve">, para el manejo de </w:t>
      </w:r>
      <w:r w:rsidR="00137DB3">
        <w:rPr>
          <w:i/>
          <w:iCs/>
        </w:rPr>
        <w:t>tokens.</w:t>
      </w:r>
    </w:p>
    <w:p w14:paraId="5D6F83B7" w14:textId="087ABAFC" w:rsidR="008C7EDC" w:rsidRPr="003160B6" w:rsidRDefault="008C7EDC" w:rsidP="008C7EDC">
      <w:r w:rsidRPr="003160B6">
        <w:lastRenderedPageBreak/>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184B3F07"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8920C8">
        <w:t>1.7</w:t>
      </w:r>
      <w:r w:rsidR="008920C8">
        <w:fldChar w:fldCharType="end"/>
      </w:r>
      <w:r w:rsidR="008920C8">
        <w:t>)</w:t>
      </w:r>
      <w:r w:rsidRPr="003160B6">
        <w:t>.</w:t>
      </w:r>
    </w:p>
    <w:p w14:paraId="5689C2E3" w14:textId="094905C7"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8920C8">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r w:rsidR="008C7EDC" w:rsidRPr="003160B6">
        <w:tab/>
      </w:r>
    </w:p>
    <w:p w14:paraId="6E2F1B3B" w14:textId="29FACED5" w:rsidR="00344E97" w:rsidRPr="003160B6" w:rsidRDefault="00344E97" w:rsidP="00344E97">
      <w:pPr>
        <w:pStyle w:val="Heading2"/>
      </w:pPr>
      <w:bookmarkStart w:id="161" w:name="_Ref180050707"/>
      <w:bookmarkStart w:id="162" w:name="_Toc180074835"/>
      <w:r w:rsidRPr="003160B6">
        <w:t>Estructura e implementación del lado del cliente</w:t>
      </w:r>
      <w:bookmarkEnd w:id="161"/>
      <w:bookmarkEnd w:id="162"/>
      <w:r w:rsidRPr="003160B6">
        <w:t xml:space="preserve"> </w:t>
      </w:r>
    </w:p>
    <w:p w14:paraId="1C94D0A9" w14:textId="71557AB1" w:rsidR="00E4662B" w:rsidRPr="003160B6" w:rsidRDefault="00E4662B" w:rsidP="00E4662B">
      <w:pPr>
        <w:pStyle w:val="Heading3"/>
        <w:rPr>
          <w:szCs w:val="24"/>
        </w:rPr>
      </w:pPr>
      <w:bookmarkStart w:id="163" w:name="_Toc180074836"/>
      <w:r w:rsidRPr="003160B6">
        <w:rPr>
          <w:szCs w:val="24"/>
        </w:rPr>
        <w:t>Rutas y páginas</w:t>
      </w:r>
      <w:bookmarkEnd w:id="163"/>
    </w:p>
    <w:p w14:paraId="2742881A" w14:textId="6F1525CD"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8920C8">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6B673D20" w:rsidR="00435F37" w:rsidRDefault="00AA01D3" w:rsidP="00A31C53">
      <w:r>
        <w:rPr>
          <w:noProof/>
        </w:rPr>
        <w:lastRenderedPageBreak/>
        <mc:AlternateContent>
          <mc:Choice Requires="wps">
            <w:drawing>
              <wp:anchor distT="0" distB="0" distL="114300" distR="114300" simplePos="0" relativeHeight="251776000" behindDoc="0" locked="0" layoutInCell="1" allowOverlap="1" wp14:anchorId="59033A68" wp14:editId="5A439E4F">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5A6B1325" w:rsidR="00EE643C" w:rsidRPr="00EE643C" w:rsidRDefault="00EE643C" w:rsidP="00EE643C">
                            <w:pPr>
                              <w:pStyle w:val="Caption"/>
                              <w:jc w:val="center"/>
                              <w:rPr>
                                <w:rFonts w:eastAsia="MS Mincho"/>
                                <w:b w:val="0"/>
                                <w:bCs w:val="0"/>
                                <w:i/>
                                <w:iCs/>
                                <w:noProof/>
                              </w:rPr>
                            </w:pPr>
                            <w:bookmarkStart w:id="164" w:name="_Toc179469371"/>
                            <w:bookmarkStart w:id="165" w:name="_Toc179470229"/>
                            <w:bookmarkStart w:id="166"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ED23C8">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64"/>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1"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" stroked="f">
                <v:textbox style="mso-fit-shape-to-text:t" inset="0,0,0,0">
                  <w:txbxContent>
                    <w:p w14:paraId="1903927D" w14:textId="5A6B1325" w:rsidR="00EE643C" w:rsidRPr="00EE643C" w:rsidRDefault="00EE643C" w:rsidP="00EE643C">
                      <w:pPr>
                        <w:pStyle w:val="Caption"/>
                        <w:jc w:val="center"/>
                        <w:rPr>
                          <w:rFonts w:eastAsia="MS Mincho"/>
                          <w:b w:val="0"/>
                          <w:bCs w:val="0"/>
                          <w:i/>
                          <w:iCs/>
                          <w:noProof/>
                        </w:rPr>
                      </w:pPr>
                      <w:bookmarkStart w:id="167" w:name="_Toc179469371"/>
                      <w:bookmarkStart w:id="168" w:name="_Toc179470229"/>
                      <w:bookmarkStart w:id="169"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ED23C8">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67"/>
                      <w:bookmarkEnd w:id="168"/>
                      <w:bookmarkEnd w:id="169"/>
                    </w:p>
                  </w:txbxContent>
                </v:textbox>
                <w10:wrap type="topAndBottom" anchorx="margin"/>
              </v:shape>
            </w:pict>
          </mc:Fallback>
        </mc:AlternateContent>
      </w:r>
      <w:r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70"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70"/>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rsidR="004D5B0D">
        <w:t>13</w:t>
      </w:r>
      <w:r w:rsidR="008E212C" w:rsidRPr="003160B6">
        <w:t xml:space="preserve"> muestra el árbol de rutas.</w:t>
      </w:r>
      <w:r w:rsidR="00481CE8" w:rsidRPr="003160B6">
        <w:t xml:space="preserve"> Las figuras </w:t>
      </w:r>
      <w:r w:rsidR="004D5B0D">
        <w:t>14</w:t>
      </w:r>
      <w:r w:rsidR="00481CE8" w:rsidRPr="003160B6">
        <w:t xml:space="preserve"> </w:t>
      </w:r>
      <w:r w:rsidR="003529B3" w:rsidRPr="003160B6">
        <w:t xml:space="preserve">y </w:t>
      </w:r>
      <w:r w:rsidR="004D5B0D">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72A0D49B" w:rsidR="00AA01D3" w:rsidRPr="003160B6" w:rsidRDefault="00ED23C8" w:rsidP="00A31C53">
      <w:r w:rsidRPr="003160B6">
        <w:rPr>
          <w:noProof/>
          <w:lang w:val="en-US"/>
        </w:rPr>
        <w:drawing>
          <wp:anchor distT="0" distB="0" distL="114300" distR="114300" simplePos="0" relativeHeight="251686912" behindDoc="0" locked="0" layoutInCell="1" allowOverlap="1" wp14:anchorId="1512379D" wp14:editId="785CB8CE">
            <wp:simplePos x="0" y="0"/>
            <wp:positionH relativeFrom="margin">
              <wp:align>center</wp:align>
            </wp:positionH>
            <wp:positionV relativeFrom="paragraph">
              <wp:posOffset>3154263</wp:posOffset>
            </wp:positionV>
            <wp:extent cx="3691255" cy="1734820"/>
            <wp:effectExtent l="0" t="0" r="444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91255" cy="1734820"/>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0096" behindDoc="0" locked="0" layoutInCell="1" allowOverlap="1" wp14:anchorId="640C541B" wp14:editId="15DCEB98">
                <wp:simplePos x="0" y="0"/>
                <wp:positionH relativeFrom="margin">
                  <wp:align>center</wp:align>
                </wp:positionH>
                <wp:positionV relativeFrom="paragraph">
                  <wp:posOffset>4986020</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3F0BB5DB" w:rsidR="00EE643C" w:rsidRPr="00EE643C" w:rsidRDefault="00EE643C" w:rsidP="00EE643C">
                            <w:pPr>
                              <w:pStyle w:val="Caption"/>
                              <w:jc w:val="center"/>
                              <w:rPr>
                                <w:rFonts w:eastAsia="MS Mincho"/>
                                <w:b w:val="0"/>
                                <w:bCs w:val="0"/>
                                <w:i/>
                                <w:iCs/>
                                <w:noProof/>
                              </w:rPr>
                            </w:pPr>
                            <w:bookmarkStart w:id="171" w:name="_Toc179469372"/>
                            <w:bookmarkStart w:id="172" w:name="_Toc179470230"/>
                            <w:bookmarkStart w:id="173"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ED23C8">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71"/>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2" type="#_x0000_t202" style="position:absolute;left:0;text-align:left;margin-left:0;margin-top:392.6pt;width:305.15pt;height:19.85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" stroked="f">
                <v:textbox inset="0,0,0,0">
                  <w:txbxContent>
                    <w:p w14:paraId="103CF4BE" w14:textId="3F0BB5DB" w:rsidR="00EE643C" w:rsidRPr="00EE643C" w:rsidRDefault="00EE643C" w:rsidP="00EE643C">
                      <w:pPr>
                        <w:pStyle w:val="Caption"/>
                        <w:jc w:val="center"/>
                        <w:rPr>
                          <w:rFonts w:eastAsia="MS Mincho"/>
                          <w:b w:val="0"/>
                          <w:bCs w:val="0"/>
                          <w:i/>
                          <w:iCs/>
                          <w:noProof/>
                        </w:rPr>
                      </w:pPr>
                      <w:bookmarkStart w:id="174" w:name="_Toc179469372"/>
                      <w:bookmarkStart w:id="175" w:name="_Toc179470230"/>
                      <w:bookmarkStart w:id="176"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ED23C8">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74"/>
                      <w:bookmarkEnd w:id="175"/>
                      <w:bookmarkEnd w:id="176"/>
                    </w:p>
                  </w:txbxContent>
                </v:textbox>
                <w10:wrap type="topAndBottom" anchorx="margin"/>
              </v:shape>
            </w:pict>
          </mc:Fallback>
        </mc:AlternateContent>
      </w:r>
    </w:p>
    <w:p w14:paraId="29FBD7C0" w14:textId="30F85451" w:rsidR="00E4662B" w:rsidRPr="003160B6" w:rsidRDefault="00021899" w:rsidP="00E4662B">
      <w:pPr>
        <w:pStyle w:val="Heading3"/>
        <w:rPr>
          <w:szCs w:val="24"/>
        </w:rPr>
      </w:pPr>
      <w:bookmarkStart w:id="177" w:name="_Toc180074837"/>
      <w:r w:rsidRPr="003160B6">
        <w:rPr>
          <w:noProof/>
        </w:rPr>
        <w:lastRenderedPageBreak/>
        <w:drawing>
          <wp:anchor distT="0" distB="0" distL="114300" distR="114300" simplePos="0" relativeHeight="251683840" behindDoc="0" locked="0" layoutInCell="1" allowOverlap="1" wp14:anchorId="6BE1DAFD" wp14:editId="4AD56A52">
            <wp:simplePos x="0" y="0"/>
            <wp:positionH relativeFrom="margin">
              <wp:posOffset>1155065</wp:posOffset>
            </wp:positionH>
            <wp:positionV relativeFrom="paragraph">
              <wp:posOffset>137160</wp:posOffset>
            </wp:positionV>
            <wp:extent cx="3131185" cy="147383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31185" cy="147383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270CCA4E" w:rsidR="00EE643C" w:rsidRPr="00EE643C" w:rsidRDefault="00EE643C" w:rsidP="00EE643C">
                            <w:pPr>
                              <w:pStyle w:val="Caption"/>
                              <w:jc w:val="center"/>
                              <w:rPr>
                                <w:rFonts w:eastAsia="MS Mincho"/>
                                <w:b w:val="0"/>
                                <w:bCs w:val="0"/>
                                <w:i/>
                                <w:iCs/>
                                <w:noProof/>
                              </w:rPr>
                            </w:pPr>
                            <w:bookmarkStart w:id="178" w:name="_Toc179469373"/>
                            <w:bookmarkStart w:id="179" w:name="_Toc179470231"/>
                            <w:bookmarkStart w:id="180"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270CCA4E" w:rsidR="00EE643C" w:rsidRPr="00EE643C" w:rsidRDefault="00EE643C" w:rsidP="00EE643C">
                      <w:pPr>
                        <w:pStyle w:val="Caption"/>
                        <w:jc w:val="center"/>
                        <w:rPr>
                          <w:rFonts w:eastAsia="MS Mincho"/>
                          <w:b w:val="0"/>
                          <w:bCs w:val="0"/>
                          <w:i/>
                          <w:iCs/>
                          <w:noProof/>
                        </w:rPr>
                      </w:pPr>
                      <w:bookmarkStart w:id="181" w:name="_Toc179469373"/>
                      <w:bookmarkStart w:id="182" w:name="_Toc179470231"/>
                      <w:bookmarkStart w:id="183"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81"/>
                      <w:bookmarkEnd w:id="182"/>
                      <w:bookmarkEnd w:id="183"/>
                    </w:p>
                  </w:txbxContent>
                </v:textbox>
                <w10:wrap type="topAndBottom" anchorx="margin"/>
              </v:shape>
            </w:pict>
          </mc:Fallback>
        </mc:AlternateContent>
      </w:r>
      <w:r w:rsidR="00E4662B" w:rsidRPr="003160B6">
        <w:rPr>
          <w:szCs w:val="24"/>
        </w:rPr>
        <w:t>Componentes</w:t>
      </w:r>
      <w:bookmarkEnd w:id="177"/>
    </w:p>
    <w:p w14:paraId="09302C0D" w14:textId="37F75578"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61A8AB4C" w:rsidR="00EE643C" w:rsidRPr="00EE643C" w:rsidRDefault="00EE643C" w:rsidP="00EE643C">
                            <w:pPr>
                              <w:pStyle w:val="Caption"/>
                              <w:jc w:val="center"/>
                              <w:rPr>
                                <w:rFonts w:eastAsia="MS Mincho"/>
                                <w:b w:val="0"/>
                                <w:bCs w:val="0"/>
                                <w:i/>
                                <w:iCs/>
                                <w:noProof/>
                              </w:rPr>
                            </w:pPr>
                            <w:bookmarkStart w:id="184" w:name="_Toc179469374"/>
                            <w:bookmarkStart w:id="185" w:name="_Toc179470232"/>
                            <w:bookmarkStart w:id="186"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61A8AB4C" w:rsidR="00EE643C" w:rsidRPr="00EE643C" w:rsidRDefault="00EE643C" w:rsidP="00EE643C">
                      <w:pPr>
                        <w:pStyle w:val="Caption"/>
                        <w:jc w:val="center"/>
                        <w:rPr>
                          <w:rFonts w:eastAsia="MS Mincho"/>
                          <w:b w:val="0"/>
                          <w:bCs w:val="0"/>
                          <w:i/>
                          <w:iCs/>
                          <w:noProof/>
                        </w:rPr>
                      </w:pPr>
                      <w:bookmarkStart w:id="187" w:name="_Toc179469374"/>
                      <w:bookmarkStart w:id="188" w:name="_Toc179470232"/>
                      <w:bookmarkStart w:id="189"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7"/>
                      <w:bookmarkEnd w:id="188"/>
                      <w:bookmarkEnd w:id="189"/>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5DC5694" w:rsidR="00376A21" w:rsidRPr="003160B6" w:rsidRDefault="0080638B" w:rsidP="006C6685">
      <w:pPr>
        <w:widowControl w:val="0"/>
      </w:pPr>
      <w:r w:rsidRPr="003160B6">
        <w:rPr>
          <w:noProof/>
        </w:rPr>
        <w:lastRenderedPageBreak/>
        <w:drawing>
          <wp:anchor distT="0" distB="0" distL="114300" distR="114300" simplePos="0" relativeHeight="251702272" behindDoc="0" locked="0" layoutInCell="1" allowOverlap="1" wp14:anchorId="54482E71" wp14:editId="1AC5F6EE">
            <wp:simplePos x="0" y="0"/>
            <wp:positionH relativeFrom="margin">
              <wp:align>center</wp:align>
            </wp:positionH>
            <wp:positionV relativeFrom="paragraph">
              <wp:posOffset>2779395</wp:posOffset>
            </wp:positionV>
            <wp:extent cx="4319905" cy="2055495"/>
            <wp:effectExtent l="0" t="0" r="4445" b="190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9905" cy="205549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4192" behindDoc="0" locked="0" layoutInCell="1" allowOverlap="1" wp14:anchorId="2E3F985B" wp14:editId="49CC9853">
                <wp:simplePos x="0" y="0"/>
                <wp:positionH relativeFrom="column">
                  <wp:posOffset>619125</wp:posOffset>
                </wp:positionH>
                <wp:positionV relativeFrom="paragraph">
                  <wp:posOffset>4900295</wp:posOffset>
                </wp:positionV>
                <wp:extent cx="4554220" cy="635"/>
                <wp:effectExtent l="0" t="0" r="0" b="9525"/>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3850AFAC" w:rsidR="003552A5" w:rsidRPr="003552A5" w:rsidRDefault="003552A5" w:rsidP="003552A5">
                            <w:pPr>
                              <w:pStyle w:val="Caption"/>
                              <w:jc w:val="center"/>
                              <w:rPr>
                                <w:rFonts w:eastAsia="MS Mincho"/>
                                <w:b w:val="0"/>
                                <w:bCs w:val="0"/>
                                <w:i/>
                                <w:iCs/>
                                <w:noProof/>
                              </w:rPr>
                            </w:pPr>
                            <w:bookmarkStart w:id="190" w:name="_Toc179469375"/>
                            <w:bookmarkStart w:id="191" w:name="_Toc179470233"/>
                            <w:bookmarkStart w:id="192"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0"/>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3F985B" id="_x0000_s1055" type="#_x0000_t202" style="position:absolute;left:0;text-align:left;margin-left:48.75pt;margin-top:385.85pt;width:358.6pt;height:.0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3850AFAC" w:rsidR="003552A5" w:rsidRPr="003552A5" w:rsidRDefault="003552A5" w:rsidP="003552A5">
                      <w:pPr>
                        <w:pStyle w:val="Caption"/>
                        <w:jc w:val="center"/>
                        <w:rPr>
                          <w:rFonts w:eastAsia="MS Mincho"/>
                          <w:b w:val="0"/>
                          <w:bCs w:val="0"/>
                          <w:i/>
                          <w:iCs/>
                          <w:noProof/>
                        </w:rPr>
                      </w:pPr>
                      <w:bookmarkStart w:id="193" w:name="_Toc179469375"/>
                      <w:bookmarkStart w:id="194" w:name="_Toc179470233"/>
                      <w:bookmarkStart w:id="195"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3"/>
                      <w:bookmarkEnd w:id="194"/>
                      <w:bookmarkEnd w:id="195"/>
                    </w:p>
                  </w:txbxContent>
                </v:textbox>
                <w10:wrap type="topAndBottom"/>
              </v:shape>
            </w:pict>
          </mc:Fallback>
        </mc:AlternateContent>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E80D27C" w:rsidR="002C20AE" w:rsidRPr="003160B6" w:rsidRDefault="00644B19" w:rsidP="00A31C53">
      <w:r w:rsidRPr="003160B6">
        <w:rPr>
          <w:noProof/>
        </w:rPr>
        <w:drawing>
          <wp:anchor distT="0" distB="0" distL="114300" distR="114300" simplePos="0" relativeHeight="251705344" behindDoc="0" locked="0" layoutInCell="1" allowOverlap="1" wp14:anchorId="5D71AF5C" wp14:editId="6A5244D0">
            <wp:simplePos x="0" y="0"/>
            <wp:positionH relativeFrom="margin">
              <wp:posOffset>1397635</wp:posOffset>
            </wp:positionH>
            <wp:positionV relativeFrom="paragraph">
              <wp:posOffset>3480435</wp:posOffset>
            </wp:positionV>
            <wp:extent cx="2987040" cy="1525270"/>
            <wp:effectExtent l="0" t="0" r="3810" b="0"/>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2987040" cy="1525270"/>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7DC8FADD">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2495E876" w:rsidR="00BD22A5" w:rsidRPr="00BD22A5" w:rsidRDefault="00BD22A5" w:rsidP="00BD22A5">
                            <w:pPr>
                              <w:pStyle w:val="Caption"/>
                              <w:jc w:val="center"/>
                              <w:rPr>
                                <w:rFonts w:eastAsia="MS Mincho"/>
                                <w:b w:val="0"/>
                                <w:bCs w:val="0"/>
                                <w:i/>
                                <w:iCs/>
                                <w:noProof/>
                              </w:rPr>
                            </w:pPr>
                            <w:bookmarkStart w:id="196" w:name="_Toc179469376"/>
                            <w:bookmarkStart w:id="197" w:name="_Toc179470234"/>
                            <w:bookmarkStart w:id="198"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6"/>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2495E876" w:rsidR="00BD22A5" w:rsidRPr="00BD22A5" w:rsidRDefault="00BD22A5" w:rsidP="00BD22A5">
                      <w:pPr>
                        <w:pStyle w:val="Caption"/>
                        <w:jc w:val="center"/>
                        <w:rPr>
                          <w:rFonts w:eastAsia="MS Mincho"/>
                          <w:b w:val="0"/>
                          <w:bCs w:val="0"/>
                          <w:i/>
                          <w:iCs/>
                          <w:noProof/>
                        </w:rPr>
                      </w:pPr>
                      <w:bookmarkStart w:id="199" w:name="_Toc179469376"/>
                      <w:bookmarkStart w:id="200" w:name="_Toc179470234"/>
                      <w:bookmarkStart w:id="201"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9"/>
                      <w:bookmarkEnd w:id="200"/>
                      <w:bookmarkEnd w:id="201"/>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2D3B6A14">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47EDD2C0" w:rsidR="007E23EF" w:rsidRPr="007E23EF" w:rsidRDefault="007E23EF" w:rsidP="007E23EF">
                            <w:pPr>
                              <w:pStyle w:val="Caption"/>
                              <w:jc w:val="center"/>
                              <w:rPr>
                                <w:rFonts w:eastAsia="MS Mincho"/>
                                <w:b w:val="0"/>
                                <w:bCs w:val="0"/>
                                <w:i/>
                                <w:iCs/>
                              </w:rPr>
                            </w:pPr>
                            <w:bookmarkStart w:id="202" w:name="_Toc179469377"/>
                            <w:bookmarkStart w:id="203" w:name="_Toc179470235"/>
                            <w:bookmarkStart w:id="204"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47EDD2C0" w:rsidR="007E23EF" w:rsidRPr="007E23EF" w:rsidRDefault="007E23EF" w:rsidP="007E23EF">
                      <w:pPr>
                        <w:pStyle w:val="Caption"/>
                        <w:jc w:val="center"/>
                        <w:rPr>
                          <w:rFonts w:eastAsia="MS Mincho"/>
                          <w:b w:val="0"/>
                          <w:bCs w:val="0"/>
                          <w:i/>
                          <w:iCs/>
                        </w:rPr>
                      </w:pPr>
                      <w:bookmarkStart w:id="205" w:name="_Toc179469377"/>
                      <w:bookmarkStart w:id="206" w:name="_Toc179470235"/>
                      <w:bookmarkStart w:id="207"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5"/>
                      <w:bookmarkEnd w:id="206"/>
                      <w:bookmarkEnd w:id="207"/>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26527AFA" w:rsidR="007E23EF" w:rsidRDefault="00277E40" w:rsidP="00A31C53">
      <w:r w:rsidRPr="007E23EF">
        <w:rPr>
          <w:noProof/>
        </w:rPr>
        <w:drawing>
          <wp:anchor distT="0" distB="0" distL="114300" distR="114300" simplePos="0" relativeHeight="251787264" behindDoc="0" locked="0" layoutInCell="1" allowOverlap="1" wp14:anchorId="2C17256F" wp14:editId="5045CC87">
            <wp:simplePos x="0" y="0"/>
            <wp:positionH relativeFrom="margin">
              <wp:posOffset>1402080</wp:posOffset>
            </wp:positionH>
            <wp:positionV relativeFrom="paragraph">
              <wp:posOffset>2176145</wp:posOffset>
            </wp:positionV>
            <wp:extent cx="2998470"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8470" cy="1890395"/>
                    </a:xfrm>
                    <a:prstGeom prst="rect">
                      <a:avLst/>
                    </a:prstGeom>
                  </pic:spPr>
                </pic:pic>
              </a:graphicData>
            </a:graphic>
            <wp14:sizeRelH relativeFrom="margin">
              <wp14:pctWidth>0</wp14:pctWidth>
            </wp14:sizeRelH>
            <wp14:sizeRelV relativeFrom="margin">
              <wp14:pctHeight>0</wp14:pctHeight>
            </wp14:sizeRelV>
          </wp:anchor>
        </w:drawing>
      </w:r>
      <w:r w:rsidR="00036682"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10702251" w:rsidR="008706CB" w:rsidRPr="008706CB" w:rsidRDefault="008706CB" w:rsidP="008706CB">
                            <w:pPr>
                              <w:pStyle w:val="Caption"/>
                              <w:jc w:val="center"/>
                              <w:rPr>
                                <w:rFonts w:eastAsia="MS Mincho"/>
                                <w:b w:val="0"/>
                                <w:bCs w:val="0"/>
                                <w:i/>
                                <w:iCs/>
                                <w:noProof/>
                              </w:rPr>
                            </w:pPr>
                            <w:bookmarkStart w:id="208" w:name="_Toc179470238"/>
                            <w:bookmarkStart w:id="209"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9A0D53">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10702251" w:rsidR="008706CB" w:rsidRPr="008706CB" w:rsidRDefault="008706CB" w:rsidP="008706CB">
                      <w:pPr>
                        <w:pStyle w:val="Caption"/>
                        <w:jc w:val="center"/>
                        <w:rPr>
                          <w:rFonts w:eastAsia="MS Mincho"/>
                          <w:b w:val="0"/>
                          <w:bCs w:val="0"/>
                          <w:i/>
                          <w:iCs/>
                          <w:noProof/>
                        </w:rPr>
                      </w:pPr>
                      <w:bookmarkStart w:id="210" w:name="_Toc179470238"/>
                      <w:bookmarkStart w:id="211"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9A0D53">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10"/>
                      <w:bookmarkEnd w:id="211"/>
                    </w:p>
                  </w:txbxContent>
                </v:textbox>
                <w10:wrap type="topAndBottom"/>
              </v:shape>
            </w:pict>
          </mc:Fallback>
        </mc:AlternateContent>
      </w:r>
      <w:r w:rsidR="00036682"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45449938">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2C20AE" w:rsidRPr="007E23EF">
        <w:rPr>
          <w:rFonts w:ascii="Courier New" w:hAnsi="Courier New" w:cs="Courier New"/>
          <w:sz w:val="20"/>
          <w:szCs w:val="20"/>
        </w:rPr>
        <w:t xml:space="preserve"> </w:t>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7F98D9F5" w:rsidR="00195C73" w:rsidRPr="003160B6" w:rsidRDefault="00277E40" w:rsidP="00BC0878">
      <w:pPr>
        <w:rPr>
          <w:noProof/>
        </w:rPr>
      </w:pPr>
      <w:r w:rsidRPr="008706CB">
        <w:rPr>
          <w:rFonts w:ascii="Courier New" w:hAnsi="Courier New" w:cs="Courier New"/>
          <w:noProof/>
          <w:sz w:val="20"/>
          <w:szCs w:val="20"/>
        </w:rPr>
        <w:lastRenderedPageBreak/>
        <w:drawing>
          <wp:anchor distT="0" distB="0" distL="114300" distR="114300" simplePos="0" relativeHeight="251720704" behindDoc="0" locked="0" layoutInCell="1" allowOverlap="1" wp14:anchorId="130832A5" wp14:editId="15B15CE7">
            <wp:simplePos x="0" y="0"/>
            <wp:positionH relativeFrom="margin">
              <wp:posOffset>1120775</wp:posOffset>
            </wp:positionH>
            <wp:positionV relativeFrom="paragraph">
              <wp:posOffset>5984875</wp:posOffset>
            </wp:positionV>
            <wp:extent cx="3548380" cy="1414780"/>
            <wp:effectExtent l="0" t="0" r="0" b="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Picture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8380" cy="141478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2752" behindDoc="0" locked="0" layoutInCell="1" allowOverlap="1" wp14:anchorId="1F1C5339" wp14:editId="25EE7F65">
                <wp:simplePos x="0" y="0"/>
                <wp:positionH relativeFrom="margin">
                  <wp:posOffset>-56515</wp:posOffset>
                </wp:positionH>
                <wp:positionV relativeFrom="paragraph">
                  <wp:posOffset>7480300</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4B392F7D" w:rsidR="005520D8" w:rsidRPr="00195C73" w:rsidRDefault="005520D8" w:rsidP="005520D8">
                            <w:pPr>
                              <w:pStyle w:val="Caption"/>
                              <w:jc w:val="center"/>
                              <w:rPr>
                                <w:rFonts w:eastAsia="MS Mincho"/>
                                <w:b w:val="0"/>
                                <w:bCs w:val="0"/>
                                <w:i/>
                                <w:iCs/>
                                <w:noProof/>
                              </w:rPr>
                            </w:pPr>
                            <w:bookmarkStart w:id="212" w:name="_Toc179376515"/>
                            <w:bookmarkStart w:id="213" w:name="_Toc179463679"/>
                            <w:bookmarkStart w:id="214" w:name="_Toc179463728"/>
                            <w:bookmarkStart w:id="215" w:name="_Toc179469381"/>
                            <w:bookmarkStart w:id="216" w:name="_Toc179470239"/>
                            <w:bookmarkStart w:id="217"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9A0D53">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12"/>
                            <w:bookmarkEnd w:id="213"/>
                            <w:bookmarkEnd w:id="214"/>
                            <w:bookmarkEnd w:id="215"/>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59" type="#_x0000_t202" style="position:absolute;left:0;text-align:left;margin-left:-4.45pt;margin-top:589pt;width:464.6pt;height:24.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" stroked="f">
                <v:textbox inset="0,0,0,0">
                  <w:txbxContent>
                    <w:p w14:paraId="5F5ECB2A" w14:textId="4B392F7D" w:rsidR="005520D8" w:rsidRPr="00195C73" w:rsidRDefault="005520D8" w:rsidP="005520D8">
                      <w:pPr>
                        <w:pStyle w:val="Caption"/>
                        <w:jc w:val="center"/>
                        <w:rPr>
                          <w:rFonts w:eastAsia="MS Mincho"/>
                          <w:b w:val="0"/>
                          <w:bCs w:val="0"/>
                          <w:i/>
                          <w:iCs/>
                          <w:noProof/>
                        </w:rPr>
                      </w:pPr>
                      <w:bookmarkStart w:id="218" w:name="_Toc179376515"/>
                      <w:bookmarkStart w:id="219" w:name="_Toc179463679"/>
                      <w:bookmarkStart w:id="220" w:name="_Toc179463728"/>
                      <w:bookmarkStart w:id="221" w:name="_Toc179469381"/>
                      <w:bookmarkStart w:id="222" w:name="_Toc179470239"/>
                      <w:bookmarkStart w:id="223"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9A0D53">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18"/>
                      <w:bookmarkEnd w:id="219"/>
                      <w:bookmarkEnd w:id="220"/>
                      <w:bookmarkEnd w:id="221"/>
                      <w:bookmarkEnd w:id="222"/>
                      <w:bookmarkEnd w:id="223"/>
                    </w:p>
                  </w:txbxContent>
                </v:textbox>
                <w10:wrap type="topAndBottom" anchorx="margin"/>
              </v:shape>
            </w:pict>
          </mc:Fallback>
        </mc:AlternateContent>
      </w:r>
      <w:r w:rsidRPr="008706CB">
        <w:rPr>
          <w:rFonts w:ascii="Courier New" w:hAnsi="Courier New" w:cs="Courier New"/>
          <w:noProof/>
          <w:sz w:val="20"/>
          <w:szCs w:val="20"/>
        </w:rPr>
        <w:drawing>
          <wp:anchor distT="0" distB="0" distL="114300" distR="114300" simplePos="0" relativeHeight="251717632" behindDoc="0" locked="0" layoutInCell="1" allowOverlap="1" wp14:anchorId="4F318595" wp14:editId="59DF022A">
            <wp:simplePos x="0" y="0"/>
            <wp:positionH relativeFrom="margin">
              <wp:posOffset>844550</wp:posOffset>
            </wp:positionH>
            <wp:positionV relativeFrom="paragraph">
              <wp:posOffset>3732530</wp:posOffset>
            </wp:positionV>
            <wp:extent cx="3937000" cy="1677035"/>
            <wp:effectExtent l="0" t="0" r="6350" b="0"/>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Picture 1"/>
                    <pic:cNvPicPr/>
                  </pic:nvPicPr>
                  <pic:blipFill>
                    <a:blip r:embed="rId37">
                      <a:extLst>
                        <a:ext uri="{28A0092B-C50C-407E-A947-70E740481C1C}">
                          <a14:useLocalDpi xmlns:a14="http://schemas.microsoft.com/office/drawing/2010/main" val="0"/>
                        </a:ext>
                      </a:extLst>
                    </a:blip>
                    <a:stretch>
                      <a:fillRect/>
                    </a:stretch>
                  </pic:blipFill>
                  <pic:spPr>
                    <a:xfrm>
                      <a:off x="0" y="0"/>
                      <a:ext cx="3937000" cy="1677035"/>
                    </a:xfrm>
                    <a:prstGeom prst="rect">
                      <a:avLst/>
                    </a:prstGeom>
                  </pic:spPr>
                </pic:pic>
              </a:graphicData>
            </a:graphic>
            <wp14:sizeRelH relativeFrom="margin">
              <wp14:pctWidth>0</wp14:pctWidth>
            </wp14:sizeRelH>
            <wp14:sizeRelV relativeFrom="margin">
              <wp14:pctHeight>0</wp14:pctHeight>
            </wp14:sizeRelV>
          </wp:anchor>
        </w:drawing>
      </w:r>
      <w:r w:rsidR="00A84DAB"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12A06401">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8">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00A84DAB">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62A68554" w:rsidR="008706CB" w:rsidRPr="008706CB" w:rsidRDefault="008706CB" w:rsidP="008706CB">
                            <w:pPr>
                              <w:pStyle w:val="Caption"/>
                              <w:jc w:val="center"/>
                              <w:rPr>
                                <w:rFonts w:ascii="Courier New" w:eastAsia="MS Mincho" w:hAnsi="Courier New" w:cs="Courier New"/>
                                <w:b w:val="0"/>
                                <w:bCs w:val="0"/>
                                <w:i/>
                                <w:iCs/>
                                <w:noProof/>
                              </w:rPr>
                            </w:pPr>
                            <w:bookmarkStart w:id="224" w:name="_Toc179470237"/>
                            <w:bookmarkStart w:id="225"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9A0D53">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60"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3i0YNx0CAABDBAAADgAAAAAAAAAAAAAAAAAuAgAAZHJzL2Uyb0RvYy54bWxQ&#10;SwECLQAUAAYACAAAACEAYzGnlOEAAAALAQAADwAAAAAAAAAAAAAAAAB3BAAAZHJzL2Rvd25yZXYu&#10;eG1sUEsFBgAAAAAEAAQA8wAAAIUFAAAAAA==&#10;" stroked="f">
                <v:textbox inset="0,0,0,0">
                  <w:txbxContent>
                    <w:p w14:paraId="4FF29D57" w14:textId="62A68554" w:rsidR="008706CB" w:rsidRPr="008706CB" w:rsidRDefault="008706CB" w:rsidP="008706CB">
                      <w:pPr>
                        <w:pStyle w:val="Caption"/>
                        <w:jc w:val="center"/>
                        <w:rPr>
                          <w:rFonts w:ascii="Courier New" w:eastAsia="MS Mincho" w:hAnsi="Courier New" w:cs="Courier New"/>
                          <w:b w:val="0"/>
                          <w:bCs w:val="0"/>
                          <w:i/>
                          <w:iCs/>
                          <w:noProof/>
                        </w:rPr>
                      </w:pPr>
                      <w:bookmarkStart w:id="226" w:name="_Toc179470237"/>
                      <w:bookmarkStart w:id="227"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9A0D53">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6"/>
                      <w:bookmarkEnd w:id="227"/>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es un componente orientado a la función de calcular y mostrar estadísticas sobre las observaciones meteorológicas registradas</w:t>
      </w:r>
      <w:r>
        <w:rPr>
          <w:noProof/>
        </w:rPr>
        <w:t xml:space="preserve"> en la última semana de una estación</w:t>
      </w:r>
      <w:r w:rsidR="006A55DA" w:rsidRPr="003160B6">
        <w:rPr>
          <w:noProof/>
        </w:rPr>
        <w:t xml:space="preserve">.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62D7F57C" w:rsidR="00435F37" w:rsidRPr="003160B6" w:rsidRDefault="00A84DAB" w:rsidP="00BC0878">
      <w:pPr>
        <w:rPr>
          <w:noProof/>
        </w:rPr>
      </w:pPr>
      <w:r>
        <w:rPr>
          <w:noProof/>
        </w:rPr>
        <mc:AlternateContent>
          <mc:Choice Requires="wps">
            <w:drawing>
              <wp:anchor distT="0" distB="0" distL="114300" distR="114300" simplePos="0" relativeHeight="251795456" behindDoc="0" locked="0" layoutInCell="1" allowOverlap="1" wp14:anchorId="0FB73FD2" wp14:editId="5A82F871">
                <wp:simplePos x="0" y="0"/>
                <wp:positionH relativeFrom="column">
                  <wp:posOffset>603951</wp:posOffset>
                </wp:positionH>
                <wp:positionV relativeFrom="paragraph">
                  <wp:posOffset>1800159</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57A81B35" w:rsidR="008706CB" w:rsidRPr="008706CB" w:rsidRDefault="008706CB" w:rsidP="008706CB">
                            <w:pPr>
                              <w:pStyle w:val="Caption"/>
                              <w:jc w:val="center"/>
                              <w:rPr>
                                <w:rFonts w:ascii="Courier New" w:eastAsia="MS Mincho" w:hAnsi="Courier New" w:cs="Courier New"/>
                                <w:b w:val="0"/>
                                <w:bCs w:val="0"/>
                                <w:i/>
                                <w:iCs/>
                                <w:noProof/>
                              </w:rPr>
                            </w:pPr>
                            <w:bookmarkStart w:id="228" w:name="_Toc179470236"/>
                            <w:bookmarkStart w:id="229"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28"/>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1" type="#_x0000_t202" style="position:absolute;left:0;text-align:left;margin-left:47.55pt;margin-top:141.75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" stroked="f">
                <v:textbox style="mso-fit-shape-to-text:t" inset="0,0,0,0">
                  <w:txbxContent>
                    <w:p w14:paraId="72C13713" w14:textId="57A81B35" w:rsidR="008706CB" w:rsidRPr="008706CB" w:rsidRDefault="008706CB" w:rsidP="008706CB">
                      <w:pPr>
                        <w:pStyle w:val="Caption"/>
                        <w:jc w:val="center"/>
                        <w:rPr>
                          <w:rFonts w:ascii="Courier New" w:eastAsia="MS Mincho" w:hAnsi="Courier New" w:cs="Courier New"/>
                          <w:b w:val="0"/>
                          <w:bCs w:val="0"/>
                          <w:i/>
                          <w:iCs/>
                          <w:noProof/>
                        </w:rPr>
                      </w:pPr>
                      <w:bookmarkStart w:id="230" w:name="_Toc179470236"/>
                      <w:bookmarkStart w:id="231"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30"/>
                      <w:bookmarkEnd w:id="231"/>
                    </w:p>
                  </w:txbxContent>
                </v:textbox>
                <w10:wrap type="topAndBottom"/>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3C4FFC">
      <w:pPr>
        <w:pStyle w:val="Heading3"/>
        <w:rPr>
          <w:szCs w:val="24"/>
        </w:rPr>
      </w:pPr>
      <w:bookmarkStart w:id="232" w:name="_Toc180074838"/>
      <w:r>
        <w:rPr>
          <w:szCs w:val="24"/>
        </w:rPr>
        <w:t>Implementación</w:t>
      </w:r>
      <w:r w:rsidR="003C4FFC" w:rsidRPr="003160B6">
        <w:rPr>
          <w:szCs w:val="24"/>
        </w:rPr>
        <w:t xml:space="preserve"> de </w:t>
      </w:r>
      <w:r w:rsidR="00881DD0">
        <w:rPr>
          <w:szCs w:val="24"/>
        </w:rPr>
        <w:t xml:space="preserve">la </w:t>
      </w:r>
      <w:r w:rsidR="003C4FFC" w:rsidRPr="003160B6">
        <w:rPr>
          <w:szCs w:val="24"/>
        </w:rPr>
        <w:t>autenticación</w:t>
      </w:r>
      <w:bookmarkEnd w:id="232"/>
    </w:p>
    <w:p w14:paraId="267804D1" w14:textId="0D490E36"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00DA0FC7">
        <w:t xml:space="preserve">, y en </w:t>
      </w:r>
      <w:r w:rsidR="00DA0FC7" w:rsidRPr="008706CB">
        <w:rPr>
          <w:rFonts w:ascii="Courier New" w:hAnsi="Courier New" w:cs="Courier New"/>
          <w:sz w:val="20"/>
          <w:szCs w:val="20"/>
        </w:rPr>
        <w:t>src/</w:t>
      </w:r>
      <w:r w:rsidR="00DA0FC7">
        <w:rPr>
          <w:rFonts w:ascii="Courier New" w:hAnsi="Courier New" w:cs="Courier New"/>
          <w:sz w:val="20"/>
          <w:szCs w:val="20"/>
        </w:rPr>
        <w:t>middleware.js</w:t>
      </w:r>
      <w:r w:rsidR="00DA0FC7">
        <w:t>, relacionado con la accesibilidad de las rutas para usuarios no autenticado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4942D3C8" w:rsidR="00460D3B" w:rsidRPr="00460D3B" w:rsidRDefault="00460D3B" w:rsidP="00460D3B">
                            <w:pPr>
                              <w:pStyle w:val="Caption"/>
                              <w:jc w:val="center"/>
                              <w:rPr>
                                <w:rFonts w:eastAsia="MS Mincho"/>
                                <w:b w:val="0"/>
                                <w:bCs w:val="0"/>
                                <w:i/>
                                <w:iCs/>
                              </w:rPr>
                            </w:pPr>
                            <w:bookmarkStart w:id="233" w:name="_Toc179376517"/>
                            <w:bookmarkStart w:id="234" w:name="_Toc179463681"/>
                            <w:bookmarkStart w:id="235" w:name="_Toc179463730"/>
                            <w:bookmarkStart w:id="236" w:name="_Toc179469383"/>
                            <w:bookmarkStart w:id="237" w:name="_Toc179470241"/>
                            <w:bookmarkStart w:id="238"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4942D3C8" w:rsidR="00460D3B" w:rsidRPr="00460D3B" w:rsidRDefault="00460D3B" w:rsidP="00460D3B">
                      <w:pPr>
                        <w:pStyle w:val="Caption"/>
                        <w:jc w:val="center"/>
                        <w:rPr>
                          <w:rFonts w:eastAsia="MS Mincho"/>
                          <w:b w:val="0"/>
                          <w:bCs w:val="0"/>
                          <w:i/>
                          <w:iCs/>
                        </w:rPr>
                      </w:pPr>
                      <w:bookmarkStart w:id="239" w:name="_Toc179376517"/>
                      <w:bookmarkStart w:id="240" w:name="_Toc179463681"/>
                      <w:bookmarkStart w:id="241" w:name="_Toc179463730"/>
                      <w:bookmarkStart w:id="242" w:name="_Toc179469383"/>
                      <w:bookmarkStart w:id="243" w:name="_Toc179470241"/>
                      <w:bookmarkStart w:id="244"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9"/>
                      <w:bookmarkEnd w:id="240"/>
                      <w:bookmarkEnd w:id="241"/>
                      <w:bookmarkEnd w:id="242"/>
                      <w:bookmarkEnd w:id="243"/>
                      <w:bookmarkEnd w:id="244"/>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6FED7450" w:rsidR="0054158E" w:rsidRPr="00A573BB" w:rsidRDefault="0054158E" w:rsidP="00A573BB">
                            <w:pPr>
                              <w:pStyle w:val="Caption"/>
                              <w:jc w:val="center"/>
                              <w:rPr>
                                <w:rFonts w:eastAsia="MS Mincho"/>
                                <w:b w:val="0"/>
                                <w:bCs w:val="0"/>
                                <w:i/>
                                <w:iCs/>
                              </w:rPr>
                            </w:pPr>
                            <w:bookmarkStart w:id="245" w:name="_Toc179376516"/>
                            <w:bookmarkStart w:id="246" w:name="_Toc179463680"/>
                            <w:bookmarkStart w:id="247" w:name="_Toc179463729"/>
                            <w:bookmarkStart w:id="248" w:name="_Toc179469382"/>
                            <w:bookmarkStart w:id="249" w:name="_Toc179470240"/>
                            <w:bookmarkStart w:id="250"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45"/>
                            <w:bookmarkEnd w:id="246"/>
                            <w:bookmarkEnd w:id="247"/>
                            <w:bookmarkEnd w:id="248"/>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6FED7450" w:rsidR="0054158E" w:rsidRPr="00A573BB" w:rsidRDefault="0054158E" w:rsidP="00A573BB">
                      <w:pPr>
                        <w:pStyle w:val="Caption"/>
                        <w:jc w:val="center"/>
                        <w:rPr>
                          <w:rFonts w:eastAsia="MS Mincho"/>
                          <w:b w:val="0"/>
                          <w:bCs w:val="0"/>
                          <w:i/>
                          <w:iCs/>
                        </w:rPr>
                      </w:pPr>
                      <w:bookmarkStart w:id="251" w:name="_Toc179376516"/>
                      <w:bookmarkStart w:id="252" w:name="_Toc179463680"/>
                      <w:bookmarkStart w:id="253" w:name="_Toc179463729"/>
                      <w:bookmarkStart w:id="254" w:name="_Toc179469382"/>
                      <w:bookmarkStart w:id="255" w:name="_Toc179470240"/>
                      <w:bookmarkStart w:id="256"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1"/>
                      <w:bookmarkEnd w:id="252"/>
                      <w:bookmarkEnd w:id="253"/>
                      <w:bookmarkEnd w:id="254"/>
                      <w:bookmarkEnd w:id="255"/>
                      <w:bookmarkEnd w:id="256"/>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57" w:name="_Toc180074839"/>
      <w:r w:rsidRPr="003160B6">
        <w:t>Conclusiones parciales del capítulo</w:t>
      </w:r>
      <w:bookmarkEnd w:id="257"/>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58" w:name="_Toc179463301"/>
      <w:bookmarkStart w:id="259" w:name="_Toc179463530"/>
      <w:bookmarkStart w:id="260" w:name="_Toc180049943"/>
      <w:bookmarkStart w:id="261" w:name="_Toc180074840"/>
      <w:bookmarkEnd w:id="258"/>
      <w:bookmarkEnd w:id="259"/>
      <w:bookmarkEnd w:id="260"/>
      <w:bookmarkEnd w:id="261"/>
    </w:p>
    <w:p w14:paraId="347F5895" w14:textId="5D345AD0" w:rsidR="0069467E" w:rsidRDefault="0069467E" w:rsidP="004073A0">
      <w:pPr>
        <w:pStyle w:val="Heading1"/>
      </w:pPr>
      <w:bookmarkStart w:id="262" w:name="_Toc180074843"/>
      <w:r w:rsidRPr="003160B6">
        <w:lastRenderedPageBreak/>
        <w:t xml:space="preserve">capítulo 3. </w:t>
      </w:r>
      <w:r w:rsidR="00401DF9" w:rsidRPr="003160B6">
        <w:t>pruebas realizadas al software</w:t>
      </w:r>
      <w:bookmarkEnd w:id="262"/>
    </w:p>
    <w:p w14:paraId="7F9542DE" w14:textId="457067A9" w:rsidR="007241CB" w:rsidRDefault="007241CB" w:rsidP="007241CB">
      <w:r>
        <w:t>En este capítulo se aborda el proceso de prueba de la aplicación web propuesta. Se clasifica</w:t>
      </w:r>
      <w:r w:rsidR="006D5972">
        <w:t xml:space="preserve"> y </w:t>
      </w:r>
      <w:r>
        <w:t xml:space="preserve">explica las pruebas </w:t>
      </w:r>
      <w:r w:rsidR="006D5972">
        <w:t xml:space="preserve">realizables al software, se describe las empleadas </w:t>
      </w:r>
      <w:r w:rsidR="005053DE">
        <w:t>en el caso de</w:t>
      </w:r>
      <w:r w:rsidR="006D5972">
        <w:t xml:space="preserve"> la aplicación</w:t>
      </w:r>
      <w:r>
        <w:t xml:space="preserve">, y se expone las herramientas </w:t>
      </w:r>
      <w:r w:rsidR="006D5972">
        <w:t>usadas</w:t>
      </w:r>
      <w:r>
        <w:t xml:space="preserve"> para </w:t>
      </w:r>
      <w:r w:rsidR="00D7694D">
        <w:t>llevar a cabo</w:t>
      </w:r>
      <w:r>
        <w:t xml:space="preserve"> de las mismas.</w:t>
      </w:r>
    </w:p>
    <w:p w14:paraId="16318F53" w14:textId="77777777" w:rsidR="007241CB" w:rsidRPr="007241CB" w:rsidRDefault="007241CB" w:rsidP="007241CB">
      <w:pPr>
        <w:pStyle w:val="ListParagraph"/>
        <w:widowControl w:val="0"/>
        <w:numPr>
          <w:ilvl w:val="0"/>
          <w:numId w:val="50"/>
        </w:numPr>
        <w:tabs>
          <w:tab w:val="left" w:pos="578"/>
        </w:tabs>
        <w:spacing w:before="240"/>
        <w:contextualSpacing w:val="0"/>
        <w:outlineLvl w:val="1"/>
        <w:rPr>
          <w:rFonts w:eastAsia="Times New Roman"/>
          <w:b/>
          <w:bCs/>
          <w:i/>
          <w:iCs/>
          <w:vanish/>
        </w:rPr>
      </w:pPr>
    </w:p>
    <w:p w14:paraId="72CA2847" w14:textId="77777777" w:rsidR="007241CB" w:rsidRPr="007241CB" w:rsidRDefault="007241CB" w:rsidP="007241CB">
      <w:pPr>
        <w:pStyle w:val="ListParagraph"/>
        <w:widowControl w:val="0"/>
        <w:numPr>
          <w:ilvl w:val="0"/>
          <w:numId w:val="2"/>
        </w:numPr>
        <w:tabs>
          <w:tab w:val="left" w:pos="578"/>
        </w:tabs>
        <w:spacing w:before="240"/>
        <w:contextualSpacing w:val="0"/>
        <w:outlineLvl w:val="1"/>
        <w:rPr>
          <w:rFonts w:eastAsia="Times New Roman"/>
          <w:b/>
          <w:bCs/>
          <w:i/>
          <w:iCs/>
          <w:vanish/>
        </w:rPr>
      </w:pPr>
    </w:p>
    <w:p w14:paraId="2931D5F1" w14:textId="77777777" w:rsidR="007241CB" w:rsidRPr="007241CB" w:rsidRDefault="007241CB" w:rsidP="007241CB">
      <w:pPr>
        <w:pStyle w:val="ListParagraph"/>
        <w:widowControl w:val="0"/>
        <w:numPr>
          <w:ilvl w:val="0"/>
          <w:numId w:val="2"/>
        </w:numPr>
        <w:tabs>
          <w:tab w:val="left" w:pos="578"/>
        </w:tabs>
        <w:spacing w:before="240"/>
        <w:contextualSpacing w:val="0"/>
        <w:outlineLvl w:val="1"/>
        <w:rPr>
          <w:rFonts w:eastAsia="Times New Roman"/>
          <w:b/>
          <w:bCs/>
          <w:i/>
          <w:iCs/>
          <w:vanish/>
        </w:rPr>
      </w:pPr>
    </w:p>
    <w:p w14:paraId="0201EAB2" w14:textId="42226EBF" w:rsidR="00D33397" w:rsidRDefault="00AC2F81" w:rsidP="00D33397">
      <w:pPr>
        <w:pStyle w:val="Heading2"/>
      </w:pPr>
      <w:r>
        <w:t>Aspectos generales de las pruebas de software</w:t>
      </w:r>
    </w:p>
    <w:p w14:paraId="121132D0" w14:textId="60330AD9" w:rsidR="00AB5C09" w:rsidRDefault="00E71AFA" w:rsidP="00AB5C09">
      <w:r>
        <w:t>El probado</w:t>
      </w:r>
      <w:r w:rsidR="00EF2F7E">
        <w:t xml:space="preserve"> o testeo</w:t>
      </w:r>
      <w:r w:rsidR="006C4015">
        <w:t xml:space="preserve"> </w:t>
      </w:r>
      <w:r w:rsidR="00463A41">
        <w:t>de</w:t>
      </w:r>
      <w:r w:rsidR="006C4015">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CF80522" w:rsidR="001E6EF4" w:rsidRDefault="001E6EF4" w:rsidP="001E6EF4">
      <w:pPr>
        <w:pStyle w:val="Heading3"/>
      </w:pPr>
      <w:r>
        <w:t>Importancia</w:t>
      </w:r>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AB5C09">
      <w:pPr>
        <w:pStyle w:val="Heading3"/>
      </w:pPr>
      <w:r>
        <w:t>Metodologías</w:t>
      </w:r>
    </w:p>
    <w:p w14:paraId="7CF57E3A" w14:textId="77777777" w:rsidR="002C5DA2" w:rsidRDefault="004A5C71" w:rsidP="004A5C71">
      <w:r>
        <w:t xml:space="preserve">Las pruebas realizadas a un software pueden ser ampliamente categorizadas </w:t>
      </w:r>
      <w:r w:rsidR="002C5DA2">
        <w:t>de la siguiente forma:</w:t>
      </w:r>
      <w:r>
        <w:t xml:space="preserve"> </w:t>
      </w:r>
    </w:p>
    <w:p w14:paraId="38E14AEB" w14:textId="77777777" w:rsidR="002C5DA2" w:rsidRDefault="002C5DA2" w:rsidP="002C5DA2">
      <w:pPr>
        <w:pStyle w:val="ListParagraph"/>
        <w:numPr>
          <w:ilvl w:val="0"/>
          <w:numId w:val="52"/>
        </w:numPr>
      </w:pPr>
      <w:r w:rsidRPr="002C5DA2">
        <w:rPr>
          <w:b/>
          <w:bCs/>
        </w:rPr>
        <w:lastRenderedPageBreak/>
        <w:t>Estáticas</w:t>
      </w:r>
      <w:r>
        <w:t>. E</w:t>
      </w:r>
      <w:r w:rsidR="004A5C71">
        <w:t xml:space="preserve">l código es inspeccionado sin ejecución, mediante el análisis simbólico, chequeo de modelos y técnicas similares. </w:t>
      </w:r>
    </w:p>
    <w:p w14:paraId="5BA5CFA0" w14:textId="41CB6500" w:rsidR="004A5C71" w:rsidRDefault="002C5DA2" w:rsidP="002C5DA2">
      <w:pPr>
        <w:pStyle w:val="ListParagraph"/>
        <w:numPr>
          <w:ilvl w:val="0"/>
          <w:numId w:val="52"/>
        </w:numPr>
      </w:pPr>
      <w:r w:rsidRPr="002C5DA2">
        <w:rPr>
          <w:b/>
          <w:bCs/>
        </w:rPr>
        <w:t>Dinámicas</w:t>
      </w:r>
      <w:r>
        <w:t>.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4695EED2" w:rsidR="004A5C71" w:rsidRDefault="002C5DA2" w:rsidP="002C5DA2">
      <w:pPr>
        <w:pStyle w:val="ListParagraph"/>
        <w:numPr>
          <w:ilvl w:val="0"/>
          <w:numId w:val="53"/>
        </w:numPr>
      </w:pPr>
      <w:r w:rsidRPr="002C5DA2">
        <w:rPr>
          <w:b/>
          <w:bCs/>
        </w:rPr>
        <w:t>Pruebas de caja negra</w:t>
      </w:r>
      <w:r>
        <w:t>.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w:t>
      </w:r>
      <w:r w:rsidR="001E7223">
        <w:t>funcionales</w:t>
      </w:r>
      <w:r>
        <w:t xml:space="preserve"> del programa mediante casos de uso y la conservación de la integridad de la información externa. </w:t>
      </w:r>
    </w:p>
    <w:p w14:paraId="683F7A27" w14:textId="5939221E" w:rsidR="002C5DA2" w:rsidRDefault="002C5DA2" w:rsidP="002C5DA2">
      <w:pPr>
        <w:pStyle w:val="ListParagraph"/>
        <w:numPr>
          <w:ilvl w:val="0"/>
          <w:numId w:val="53"/>
        </w:numPr>
      </w:pPr>
      <w:r>
        <w:rPr>
          <w:b/>
          <w:bCs/>
        </w:rPr>
        <w:t>Pruebas de caja blanca</w:t>
      </w:r>
      <w:r>
        <w:t>.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08D9E5A3" w:rsidR="004E236F" w:rsidRDefault="004E236F" w:rsidP="004E236F">
      <w:pPr>
        <w:pStyle w:val="ListParagraph"/>
        <w:numPr>
          <w:ilvl w:val="0"/>
          <w:numId w:val="54"/>
        </w:numPr>
      </w:pPr>
      <w:r>
        <w:rPr>
          <w:b/>
          <w:bCs/>
        </w:rPr>
        <w:t>Unitarias</w:t>
      </w:r>
      <w:r>
        <w:t xml:space="preserve">: Enfatizan unidades individuales o módulos vistos como elementos aislados. Tratan las mínimas porciones testeables del software para verificar su funcionalidad contra su especificación. </w:t>
      </w:r>
      <w:r w:rsidR="002370A8">
        <w:t>Son realizables tan pronto como una nueva fracción del código se implementa.</w:t>
      </w:r>
    </w:p>
    <w:p w14:paraId="7515E648" w14:textId="50FC8235" w:rsidR="004E236F" w:rsidRDefault="004E236F" w:rsidP="004E236F">
      <w:pPr>
        <w:pStyle w:val="ListParagraph"/>
        <w:numPr>
          <w:ilvl w:val="0"/>
          <w:numId w:val="54"/>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w:t>
      </w:r>
      <w:r w:rsidR="006E539D">
        <w:t>una vez que</w:t>
      </w:r>
      <w:r w:rsidR="002370A8">
        <w:t xml:space="preserve"> se añade nuevas unidades</w:t>
      </w:r>
      <w:r w:rsidR="00556334">
        <w:t xml:space="preserve"> vinculadas funcionalmente con las ya implementadas</w:t>
      </w:r>
      <w:r w:rsidR="002370A8">
        <w:t>.</w:t>
      </w:r>
    </w:p>
    <w:p w14:paraId="26A294C7" w14:textId="2D551C14" w:rsidR="004E236F" w:rsidRDefault="004E236F" w:rsidP="004E236F">
      <w:pPr>
        <w:pStyle w:val="ListParagraph"/>
        <w:numPr>
          <w:ilvl w:val="0"/>
          <w:numId w:val="54"/>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4A5C71">
      <w:pPr>
        <w:pStyle w:val="ListParagraph"/>
        <w:numPr>
          <w:ilvl w:val="0"/>
          <w:numId w:val="54"/>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r>
        <w:t>Pruebas realizadas a la aplicación web propuesta</w:t>
      </w:r>
    </w:p>
    <w:p w14:paraId="44D73C6F" w14:textId="5E244250" w:rsidR="005321D1" w:rsidRDefault="005321D1" w:rsidP="005321D1">
      <w:r>
        <w:t xml:space="preserve">A </w:t>
      </w:r>
      <w:r w:rsidR="00F86FD3">
        <w:t>continuación el autor se enfoca en describir un conjunto de pruebas controladas y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E510A5">
      <w:pPr>
        <w:pStyle w:val="Heading3"/>
      </w:pPr>
      <w:r>
        <w:t>Pruebas concernientes al lado del servidor</w:t>
      </w:r>
    </w:p>
    <w:p w14:paraId="19BC5CC9" w14:textId="419411AE" w:rsidR="009D30F4"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1BC391D1" w14:textId="390431F9" w:rsidR="009C248A" w:rsidRPr="009C248A" w:rsidRDefault="009C248A" w:rsidP="009D30F4">
      <w:r w:rsidRPr="009C248A">
        <w:rPr>
          <w:noProof/>
        </w:rPr>
        <w:drawing>
          <wp:anchor distT="0" distB="0" distL="114300" distR="114300" simplePos="0" relativeHeight="251824128" behindDoc="0" locked="0" layoutInCell="1" allowOverlap="1" wp14:anchorId="6C51DC37" wp14:editId="6975D21E">
            <wp:simplePos x="0" y="0"/>
            <wp:positionH relativeFrom="margin">
              <wp:align>center</wp:align>
            </wp:positionH>
            <wp:positionV relativeFrom="paragraph">
              <wp:posOffset>1817954</wp:posOffset>
            </wp:positionV>
            <wp:extent cx="4679950" cy="1031240"/>
            <wp:effectExtent l="0" t="0" r="6350" b="0"/>
            <wp:wrapTopAndBottom/>
            <wp:docPr id="143788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8268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79950" cy="1031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6176" behindDoc="0" locked="0" layoutInCell="1" allowOverlap="1" wp14:anchorId="4705A10E" wp14:editId="2087B524">
                <wp:simplePos x="0" y="0"/>
                <wp:positionH relativeFrom="margin">
                  <wp:posOffset>600710</wp:posOffset>
                </wp:positionH>
                <wp:positionV relativeFrom="paragraph">
                  <wp:posOffset>2936976</wp:posOffset>
                </wp:positionV>
                <wp:extent cx="4564380" cy="635"/>
                <wp:effectExtent l="0" t="0" r="7620" b="6350"/>
                <wp:wrapTopAndBottom/>
                <wp:docPr id="1139019155" name="Text Box 1"/>
                <wp:cNvGraphicFramePr/>
                <a:graphic xmlns:a="http://schemas.openxmlformats.org/drawingml/2006/main">
                  <a:graphicData uri="http://schemas.microsoft.com/office/word/2010/wordprocessingShape">
                    <wps:wsp>
                      <wps:cNvSpPr txBox="1"/>
                      <wps:spPr>
                        <a:xfrm>
                          <a:off x="0" y="0"/>
                          <a:ext cx="4564380" cy="635"/>
                        </a:xfrm>
                        <a:prstGeom prst="rect">
                          <a:avLst/>
                        </a:prstGeom>
                        <a:solidFill>
                          <a:prstClr val="white"/>
                        </a:solidFill>
                        <a:ln>
                          <a:noFill/>
                        </a:ln>
                      </wps:spPr>
                      <wps:txbx>
                        <w:txbxContent>
                          <w:p w14:paraId="1E33F693" w14:textId="0FBE7A62"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05A10E" id="_x0000_s1064" type="#_x0000_t202" style="position:absolute;left:0;text-align:left;margin-left:47.3pt;margin-top:231.25pt;width:359.4pt;height:.05pt;z-index:251826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rc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d7Pb6T2FJMVm0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" stroked="f">
                <v:textbox style="mso-fit-shape-to-text:t" inset="0,0,0,0">
                  <w:txbxContent>
                    <w:p w14:paraId="1E33F693" w14:textId="0FBE7A62"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p>
                  </w:txbxContent>
                </v:textbox>
                <w10:wrap type="topAndBottom" anchorx="margin"/>
              </v:shape>
            </w:pict>
          </mc:Fallback>
        </mc:AlternateContent>
      </w:r>
      <w:r w:rsidR="003B63A7">
        <w:t xml:space="preserve">Se creó el directorio </w:t>
      </w:r>
      <w:r w:rsidR="003B63A7" w:rsidRPr="003B63A7">
        <w:rPr>
          <w:rFonts w:ascii="Courier New" w:hAnsi="Courier New" w:cs="Courier New"/>
          <w:sz w:val="20"/>
          <w:szCs w:val="20"/>
        </w:rPr>
        <w:t>tests/</w:t>
      </w:r>
      <w:r w:rsidR="003B63A7" w:rsidRPr="003B63A7">
        <w:rPr>
          <w:sz w:val="20"/>
          <w:szCs w:val="20"/>
        </w:rPr>
        <w:t xml:space="preserve"> </w:t>
      </w:r>
      <w:r w:rsidR="003B63A7">
        <w:t xml:space="preserve">dentro de </w:t>
      </w:r>
      <w:r w:rsidR="003B63A7" w:rsidRPr="003B63A7">
        <w:rPr>
          <w:rFonts w:ascii="Courier New" w:hAnsi="Courier New" w:cs="Courier New"/>
          <w:sz w:val="20"/>
          <w:szCs w:val="20"/>
        </w:rPr>
        <w:t>datosmaiz/</w:t>
      </w:r>
      <w:r w:rsidR="003B63A7">
        <w:t xml:space="preserve">, y dentro del mismo se implementó los archivos </w:t>
      </w:r>
      <w:r w:rsidR="003B63A7" w:rsidRPr="003B63A7">
        <w:rPr>
          <w:rFonts w:ascii="Courier New" w:hAnsi="Courier New" w:cs="Courier New"/>
          <w:sz w:val="20"/>
          <w:szCs w:val="20"/>
        </w:rPr>
        <w:t>test_models.py</w:t>
      </w:r>
      <w:r w:rsidR="003B63A7">
        <w:t xml:space="preserve">, </w:t>
      </w:r>
      <w:r w:rsidR="003B63A7" w:rsidRPr="003B63A7">
        <w:rPr>
          <w:rFonts w:ascii="Courier New" w:hAnsi="Courier New" w:cs="Courier New"/>
          <w:sz w:val="20"/>
          <w:szCs w:val="20"/>
        </w:rPr>
        <w:t>test_serializers.py</w:t>
      </w:r>
      <w:r w:rsidR="003B63A7">
        <w:t xml:space="preserve">, </w:t>
      </w:r>
      <w:r w:rsidR="003B63A7" w:rsidRPr="003B63A7">
        <w:rPr>
          <w:rFonts w:ascii="Courier New" w:hAnsi="Courier New" w:cs="Courier New"/>
          <w:sz w:val="20"/>
          <w:szCs w:val="20"/>
        </w:rPr>
        <w:t>test_urls.py</w:t>
      </w:r>
      <w:r w:rsidR="003B63A7" w:rsidRPr="003B63A7">
        <w:rPr>
          <w:sz w:val="20"/>
          <w:szCs w:val="20"/>
        </w:rPr>
        <w:t xml:space="preserve"> </w:t>
      </w:r>
      <w:r w:rsidR="003B63A7">
        <w:t xml:space="preserve">y </w:t>
      </w:r>
      <w:r w:rsidR="003B63A7" w:rsidRPr="003B63A7">
        <w:rPr>
          <w:rFonts w:ascii="Courier New" w:hAnsi="Courier New" w:cs="Courier New"/>
          <w:sz w:val="20"/>
          <w:szCs w:val="20"/>
        </w:rPr>
        <w:t>test_views.py</w:t>
      </w:r>
      <w:r w:rsidR="003B63A7" w:rsidRPr="003B63A7">
        <w:rPr>
          <w:sz w:val="16"/>
          <w:szCs w:val="16"/>
        </w:rPr>
        <w:t xml:space="preserve"> </w:t>
      </w:r>
      <w:r w:rsidR="003B63A7">
        <w:t xml:space="preserve">para agrupar las pruebas unitarias y de integración escritas en Python enfocadas particularmente en modelos, serializadores, URLs y vistas, respectivamente. La figura 26 muestra una prueba escrita para comprobar el funcionamiento del régimen de permisos en la vista </w:t>
      </w:r>
      <w:r w:rsidR="00B1254C" w:rsidRPr="00B1254C">
        <w:rPr>
          <w:rFonts w:ascii="Courier New" w:hAnsi="Courier New" w:cs="Courier New"/>
          <w:sz w:val="20"/>
          <w:szCs w:val="20"/>
        </w:rPr>
        <w:t>estaciones_list(request)</w:t>
      </w:r>
      <w:r w:rsidR="00B1254C" w:rsidRPr="009C248A">
        <w:t>,</w:t>
      </w:r>
      <w:r w:rsidR="00B1254C" w:rsidRPr="00B1254C">
        <w:rPr>
          <w:sz w:val="20"/>
          <w:szCs w:val="20"/>
        </w:rPr>
        <w:t xml:space="preserve"> </w:t>
      </w:r>
      <w:r w:rsidR="00B1254C">
        <w:t>y la figura 27 corresponde al resultado de la corrida de las pruebas automáticas</w:t>
      </w:r>
      <w:r>
        <w:t xml:space="preserve"> con Pytest</w:t>
      </w:r>
      <w:r w:rsidR="00B1254C">
        <w:t>.</w:t>
      </w:r>
    </w:p>
    <w:p w14:paraId="0E8A6295" w14:textId="1B5D34DF" w:rsidR="00211C77" w:rsidRDefault="00277E40" w:rsidP="009D30F4">
      <w:r>
        <w:rPr>
          <w:noProof/>
        </w:rPr>
        <w:lastRenderedPageBreak/>
        <mc:AlternateContent>
          <mc:Choice Requires="wps">
            <w:drawing>
              <wp:anchor distT="0" distB="0" distL="114300" distR="114300" simplePos="0" relativeHeight="251832320" behindDoc="0" locked="0" layoutInCell="1" allowOverlap="1" wp14:anchorId="0D7E03C6" wp14:editId="23860139">
                <wp:simplePos x="0" y="0"/>
                <wp:positionH relativeFrom="margin">
                  <wp:align>center</wp:align>
                </wp:positionH>
                <wp:positionV relativeFrom="paragraph">
                  <wp:posOffset>7668080</wp:posOffset>
                </wp:positionV>
                <wp:extent cx="6411444" cy="403225"/>
                <wp:effectExtent l="0" t="0" r="8890" b="0"/>
                <wp:wrapTopAndBottom/>
                <wp:docPr id="1742661334" name="Text Box 1"/>
                <wp:cNvGraphicFramePr/>
                <a:graphic xmlns:a="http://schemas.openxmlformats.org/drawingml/2006/main">
                  <a:graphicData uri="http://schemas.microsoft.com/office/word/2010/wordprocessingShape">
                    <wps:wsp>
                      <wps:cNvSpPr txBox="1"/>
                      <wps:spPr>
                        <a:xfrm>
                          <a:off x="0" y="0"/>
                          <a:ext cx="6411444" cy="403225"/>
                        </a:xfrm>
                        <a:prstGeom prst="rect">
                          <a:avLst/>
                        </a:prstGeom>
                        <a:solidFill>
                          <a:prstClr val="white"/>
                        </a:solidFill>
                        <a:ln>
                          <a:noFill/>
                        </a:ln>
                      </wps:spPr>
                      <wps:txbx>
                        <w:txbxContent>
                          <w:p w14:paraId="1233AA20" w14:textId="1DA8A049" w:rsidR="009A0D53" w:rsidRPr="009A0D53" w:rsidRDefault="009A0D53" w:rsidP="009A0D53">
                            <w:pPr>
                              <w:pStyle w:val="Caption"/>
                              <w:jc w:val="center"/>
                              <w:rPr>
                                <w:rFonts w:eastAsia="MS Mincho"/>
                                <w:b w:val="0"/>
                                <w:bCs w:val="0"/>
                                <w:i/>
                                <w:iCs/>
                                <w:noProof/>
                              </w:rPr>
                            </w:pPr>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Pr="009A0D53">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E03C6" id="_x0000_s1065" type="#_x0000_t202" style="position:absolute;left:0;text-align:left;margin-left:0;margin-top:603.8pt;width:504.85pt;height:31.75pt;z-index:251832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" stroked="f">
                <v:textbox inset="0,0,0,0">
                  <w:txbxContent>
                    <w:p w14:paraId="1233AA20" w14:textId="1DA8A049" w:rsidR="009A0D53" w:rsidRPr="009A0D53" w:rsidRDefault="009A0D53" w:rsidP="009A0D53">
                      <w:pPr>
                        <w:pStyle w:val="Caption"/>
                        <w:jc w:val="center"/>
                        <w:rPr>
                          <w:rFonts w:eastAsia="MS Mincho"/>
                          <w:b w:val="0"/>
                          <w:bCs w:val="0"/>
                          <w:i/>
                          <w:iCs/>
                          <w:noProof/>
                        </w:rPr>
                      </w:pPr>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Pr="009A0D53">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p>
                  </w:txbxContent>
                </v:textbox>
                <w10:wrap type="topAndBottom" anchorx="margin"/>
              </v:shape>
            </w:pict>
          </mc:Fallback>
        </mc:AlternateContent>
      </w:r>
      <w:r w:rsidR="00DB2089">
        <w:rPr>
          <w:noProof/>
        </w:rPr>
        <w:drawing>
          <wp:anchor distT="0" distB="0" distL="114300" distR="114300" simplePos="0" relativeHeight="251830272" behindDoc="0" locked="0" layoutInCell="1" allowOverlap="1" wp14:anchorId="76A56319" wp14:editId="1AC5A337">
            <wp:simplePos x="0" y="0"/>
            <wp:positionH relativeFrom="column">
              <wp:posOffset>1716405</wp:posOffset>
            </wp:positionH>
            <wp:positionV relativeFrom="paragraph">
              <wp:posOffset>4691949</wp:posOffset>
            </wp:positionV>
            <wp:extent cx="2271395" cy="2859405"/>
            <wp:effectExtent l="0" t="0" r="0" b="0"/>
            <wp:wrapTopAndBottom/>
            <wp:docPr id="69692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2258" name="Picture 1"/>
                    <pic:cNvPicPr/>
                  </pic:nvPicPr>
                  <pic:blipFill>
                    <a:blip r:embed="rId42">
                      <a:extLst>
                        <a:ext uri="{28A0092B-C50C-407E-A947-70E740481C1C}">
                          <a14:useLocalDpi xmlns:a14="http://schemas.microsoft.com/office/drawing/2010/main" val="0"/>
                        </a:ext>
                      </a:extLst>
                    </a:blip>
                    <a:stretch>
                      <a:fillRect/>
                    </a:stretch>
                  </pic:blipFill>
                  <pic:spPr>
                    <a:xfrm>
                      <a:off x="0" y="0"/>
                      <a:ext cx="2271395" cy="2859405"/>
                    </a:xfrm>
                    <a:prstGeom prst="rect">
                      <a:avLst/>
                    </a:prstGeom>
                  </pic:spPr>
                </pic:pic>
              </a:graphicData>
            </a:graphic>
            <wp14:sizeRelH relativeFrom="page">
              <wp14:pctWidth>0</wp14:pctWidth>
            </wp14:sizeRelH>
            <wp14:sizeRelV relativeFrom="page">
              <wp14:pctHeight>0</wp14:pctHeight>
            </wp14:sizeRelV>
          </wp:anchor>
        </w:drawing>
      </w:r>
      <w:r w:rsidR="003715ED">
        <w:rPr>
          <w:noProof/>
        </w:rPr>
        <mc:AlternateContent>
          <mc:Choice Requires="wps">
            <w:drawing>
              <wp:anchor distT="0" distB="0" distL="114300" distR="114300" simplePos="0" relativeHeight="251829248" behindDoc="0" locked="0" layoutInCell="1" allowOverlap="1" wp14:anchorId="2ECC31A6" wp14:editId="7B0CF504">
                <wp:simplePos x="0" y="0"/>
                <wp:positionH relativeFrom="margin">
                  <wp:posOffset>536575</wp:posOffset>
                </wp:positionH>
                <wp:positionV relativeFrom="paragraph">
                  <wp:posOffset>2088515</wp:posOffset>
                </wp:positionV>
                <wp:extent cx="4732655" cy="252095"/>
                <wp:effectExtent l="0" t="0" r="0" b="0"/>
                <wp:wrapTopAndBottom/>
                <wp:docPr id="1320013382" name="Text Box 1"/>
                <wp:cNvGraphicFramePr/>
                <a:graphic xmlns:a="http://schemas.openxmlformats.org/drawingml/2006/main">
                  <a:graphicData uri="http://schemas.microsoft.com/office/word/2010/wordprocessingShape">
                    <wps:wsp>
                      <wps:cNvSpPr txBox="1"/>
                      <wps:spPr>
                        <a:xfrm>
                          <a:off x="0" y="0"/>
                          <a:ext cx="4732655" cy="252095"/>
                        </a:xfrm>
                        <a:prstGeom prst="rect">
                          <a:avLst/>
                        </a:prstGeom>
                        <a:solidFill>
                          <a:prstClr val="white"/>
                        </a:solidFill>
                        <a:ln>
                          <a:noFill/>
                        </a:ln>
                      </wps:spPr>
                      <wps:txbx>
                        <w:txbxContent>
                          <w:p w14:paraId="52D88B51" w14:textId="252B8CC1"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7</w:t>
                            </w:r>
                            <w:r w:rsidRPr="009C248A">
                              <w:rPr>
                                <w:b w:val="0"/>
                                <w:bCs w:val="0"/>
                                <w:i/>
                                <w:iCs/>
                              </w:rPr>
                              <w:fldChar w:fldCharType="end"/>
                            </w:r>
                            <w:r w:rsidRPr="009C248A">
                              <w:rPr>
                                <w:b w:val="0"/>
                                <w:bCs w:val="0"/>
                                <w:i/>
                                <w:iCs/>
                              </w:rPr>
                              <w:t>: Resultado de la ejecución de las pruebas realizadas con Py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CC31A6" id="_x0000_s1066" type="#_x0000_t202" style="position:absolute;left:0;text-align:left;margin-left:42.25pt;margin-top:164.45pt;width:372.65pt;height:19.85pt;z-index:251829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" stroked="f">
                <v:textbox inset="0,0,0,0">
                  <w:txbxContent>
                    <w:p w14:paraId="52D88B51" w14:textId="252B8CC1"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7</w:t>
                      </w:r>
                      <w:r w:rsidRPr="009C248A">
                        <w:rPr>
                          <w:b w:val="0"/>
                          <w:bCs w:val="0"/>
                          <w:i/>
                          <w:iCs/>
                        </w:rPr>
                        <w:fldChar w:fldCharType="end"/>
                      </w:r>
                      <w:r w:rsidRPr="009C248A">
                        <w:rPr>
                          <w:b w:val="0"/>
                          <w:bCs w:val="0"/>
                          <w:i/>
                          <w:iCs/>
                        </w:rPr>
                        <w:t>: Resultado de la ejecución de las pruebas realizadas con Pytest.</w:t>
                      </w:r>
                    </w:p>
                  </w:txbxContent>
                </v:textbox>
                <w10:wrap type="topAndBottom" anchorx="margin"/>
              </v:shape>
            </w:pict>
          </mc:Fallback>
        </mc:AlternateContent>
      </w:r>
      <w:r w:rsidR="009C248A" w:rsidRPr="009C248A">
        <w:rPr>
          <w:noProof/>
          <w:lang w:val="en-US"/>
        </w:rPr>
        <w:drawing>
          <wp:anchor distT="0" distB="0" distL="114300" distR="114300" simplePos="0" relativeHeight="251827200" behindDoc="0" locked="0" layoutInCell="1" allowOverlap="1" wp14:anchorId="41E86430" wp14:editId="40CBED2F">
            <wp:simplePos x="0" y="0"/>
            <wp:positionH relativeFrom="margin">
              <wp:align>center</wp:align>
            </wp:positionH>
            <wp:positionV relativeFrom="paragraph">
              <wp:posOffset>7620</wp:posOffset>
            </wp:positionV>
            <wp:extent cx="3846195" cy="2085340"/>
            <wp:effectExtent l="0" t="0" r="1905" b="0"/>
            <wp:wrapTopAndBottom/>
            <wp:docPr id="167171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15009" name=""/>
                    <pic:cNvPicPr/>
                  </pic:nvPicPr>
                  <pic:blipFill>
                    <a:blip r:embed="rId43">
                      <a:extLst>
                        <a:ext uri="{28A0092B-C50C-407E-A947-70E740481C1C}">
                          <a14:useLocalDpi xmlns:a14="http://schemas.microsoft.com/office/drawing/2010/main" val="0"/>
                        </a:ext>
                      </a:extLst>
                    </a:blip>
                    <a:stretch>
                      <a:fillRect/>
                    </a:stretch>
                  </pic:blipFill>
                  <pic:spPr>
                    <a:xfrm>
                      <a:off x="0" y="0"/>
                      <a:ext cx="3846195" cy="2085340"/>
                    </a:xfrm>
                    <a:prstGeom prst="rect">
                      <a:avLst/>
                    </a:prstGeom>
                  </pic:spPr>
                </pic:pic>
              </a:graphicData>
            </a:graphic>
            <wp14:sizeRelH relativeFrom="margin">
              <wp14:pctWidth>0</wp14:pctWidth>
            </wp14:sizeRelH>
            <wp14:sizeRelV relativeFrom="margin">
              <wp14:pctHeight>0</wp14:pctHeight>
            </wp14:sizeRelV>
          </wp:anchor>
        </w:drawing>
      </w:r>
      <w:r w:rsidR="00211C77">
        <w:t xml:space="preserve">También se realizó pruebas manuales </w:t>
      </w:r>
      <w:r w:rsidR="00567AED">
        <w:t>mediante la interfaz navegable de la API provista por Django REST Framework. Se destaca la introducción de una secuencia de observaciones meteorológicas</w:t>
      </w:r>
      <w:r w:rsidR="007B4F1C">
        <w:t xml:space="preserve"> ficticias</w:t>
      </w:r>
      <w:r w:rsidR="00567AED">
        <w:t xml:space="preserve"> </w:t>
      </w:r>
      <w:r w:rsidR="007B4F1C">
        <w:t>intencionalmente construidas de tal forma que cumplan las condiciones críticas y desencadenen la emisión de pronóstico</w:t>
      </w:r>
      <w:r w:rsidR="003715ED">
        <w:t>s</w:t>
      </w:r>
      <w:r w:rsidR="007B4F1C">
        <w:t xml:space="preserve"> de peligro máximo</w:t>
      </w:r>
      <w:r w:rsidR="003715ED">
        <w:t xml:space="preserve"> para las unidades de cultivo asociadas a determinada estación</w:t>
      </w:r>
      <w:r w:rsidR="007B4F1C">
        <w:t xml:space="preserve">, para probar la integración compleja entre varias partes del código (en particular, de la función </w:t>
      </w:r>
      <w:r w:rsidR="007B4F1C" w:rsidRPr="007B4F1C">
        <w:rPr>
          <w:rFonts w:ascii="Courier New" w:hAnsi="Courier New" w:cs="Courier New"/>
          <w:sz w:val="20"/>
          <w:szCs w:val="20"/>
        </w:rPr>
        <w:t>emitir_pronosticos()</w:t>
      </w:r>
      <w:r w:rsidR="007B4F1C">
        <w:t>)</w:t>
      </w:r>
      <w:r w:rsidR="003715ED">
        <w:t>.</w:t>
      </w:r>
      <w:r w:rsidR="005D1A35">
        <w:t xml:space="preserve"> Las pruebas revelaron </w:t>
      </w:r>
      <w:r w:rsidR="0094654E">
        <w:t xml:space="preserve">errores </w:t>
      </w:r>
      <w:r w:rsidR="005D1A35">
        <w:t>en la implementación de la función</w:t>
      </w:r>
      <w:r w:rsidR="00975272">
        <w:t xml:space="preserve">, así como de </w:t>
      </w:r>
      <w:r w:rsidR="00975272" w:rsidRPr="00975272">
        <w:rPr>
          <w:rFonts w:ascii="Courier New" w:hAnsi="Courier New" w:cs="Courier New"/>
          <w:sz w:val="20"/>
          <w:szCs w:val="20"/>
        </w:rPr>
        <w:t>calcular_suma_termica(unidad)</w:t>
      </w:r>
      <w:r w:rsidR="00975272" w:rsidRPr="00975272">
        <w:rPr>
          <w:sz w:val="20"/>
          <w:szCs w:val="20"/>
        </w:rPr>
        <w:t xml:space="preserve"> </w:t>
      </w:r>
      <w:r w:rsidR="00975272">
        <w:t xml:space="preserve">y de </w:t>
      </w:r>
      <w:r w:rsidR="00975272" w:rsidRPr="00975272">
        <w:rPr>
          <w:rFonts w:ascii="Courier New" w:hAnsi="Courier New" w:cs="Courier New"/>
          <w:sz w:val="20"/>
          <w:szCs w:val="20"/>
        </w:rPr>
        <w:t>determinar_dias_criticos(unidad)</w:t>
      </w:r>
      <w:r w:rsidR="005D1A35">
        <w:t>, que fue</w:t>
      </w:r>
      <w:r w:rsidR="00474414">
        <w:t>ron</w:t>
      </w:r>
      <w:r w:rsidR="005D1A35">
        <w:t xml:space="preserve"> oportunamente corregido</w:t>
      </w:r>
      <w:r w:rsidR="00474414">
        <w:t>s</w:t>
      </w:r>
      <w:r w:rsidR="00DB2089">
        <w:t xml:space="preserve">; y luego los pronósticos </w:t>
      </w:r>
      <w:r w:rsidR="00474414">
        <w:t>se generaron correctamente</w:t>
      </w:r>
      <w:r w:rsidR="00DB2089">
        <w:t>.</w:t>
      </w:r>
    </w:p>
    <w:p w14:paraId="5A0DD4D8" w14:textId="04FA8F6E" w:rsidR="003715ED" w:rsidRPr="00567AED" w:rsidRDefault="003715ED" w:rsidP="009D30F4"/>
    <w:p w14:paraId="370BB26A" w14:textId="622DE82B" w:rsidR="00026991" w:rsidRDefault="00026991" w:rsidP="00026991">
      <w:pPr>
        <w:pStyle w:val="Heading3"/>
      </w:pPr>
      <w:r>
        <w:t>Pruebas concernientes al lado del cliente</w:t>
      </w:r>
    </w:p>
    <w:p w14:paraId="09CC32E2" w14:textId="058D36C1" w:rsidR="0090058A" w:rsidRDefault="0090058A" w:rsidP="0090058A">
      <w:r>
        <w:t>Para probar la implementación del lado del cliente, el desarrollador consideró la posibilidad de usar herramientas populares de software para la codificación de pruebas</w:t>
      </w:r>
      <w:r w:rsidR="00EE7B28">
        <w:t xml:space="preserve"> automáticas</w:t>
      </w:r>
      <w:r>
        <w:t xml:space="preserve"> en este tipo de aplicaciones web, como Jest o React Testing Library. Sin embargo, se </w:t>
      </w:r>
      <w:r w:rsidR="00D70FF5">
        <w:t>llegó a la opinión</w:t>
      </w:r>
      <w:r>
        <w:t xml:space="preserve"> </w:t>
      </w:r>
      <w:r w:rsidR="00253434">
        <w:t xml:space="preserve">de </w:t>
      </w:r>
      <w:r>
        <w:t xml:space="preserve">que la realización manual de pruebas de caja negra desde el punto de vista simulado de un usuario de la interfaz gráfica </w:t>
      </w:r>
      <w:r w:rsidR="002F7267">
        <w:t>es más adecuada en la práctica para la aplicación web propuesta, dados su propósito</w:t>
      </w:r>
      <w:r w:rsidR="007A26C8">
        <w:t>, contexto de uso</w:t>
      </w:r>
      <w:r w:rsidR="002F7267">
        <w:t>, nivel de complejidad y estructura.</w:t>
      </w:r>
    </w:p>
    <w:p w14:paraId="64AFE5EA" w14:textId="6D015671" w:rsidR="00FD6B9A" w:rsidRPr="00B5615E" w:rsidRDefault="00152B15" w:rsidP="0090058A">
      <w:r w:rsidRPr="00152B15">
        <w:t xml:space="preserve">Las pruebas unitarias </w:t>
      </w:r>
      <w:r>
        <w:t>y de inte</w:t>
      </w:r>
      <w:r w:rsidR="002D6878">
        <w:t>gra</w:t>
      </w:r>
      <w:r>
        <w:t xml:space="preserve">ción </w:t>
      </w:r>
      <w:r w:rsidRPr="00152B15">
        <w:t>consistieron e</w:t>
      </w:r>
      <w:r>
        <w:t>n la interacción con componentes aislados y en grupos para verificar que las partes de la interfaz gráfica generada por los mismos fuera</w:t>
      </w:r>
      <w:r w:rsidR="00AC733D">
        <w:t>n</w:t>
      </w:r>
      <w:r>
        <w:t xml:space="preserve"> correcta</w:t>
      </w:r>
      <w:r w:rsidR="00AC733D">
        <w:t>s</w:t>
      </w:r>
      <w:r>
        <w:t>.</w:t>
      </w:r>
      <w:r w:rsidR="00C87935">
        <w:t xml:space="preserve"> En la etapa final del desarrollo del software, </w:t>
      </w:r>
      <w:r w:rsidR="00312D23">
        <w:t>las</w:t>
      </w:r>
      <w:r w:rsidR="00C87935">
        <w:t xml:space="preserve"> pruebas indicaron al desarrollador la conveniencia de hacer ajustes menores a los espacios entre componentes de las páginas por motivos estéticos</w:t>
      </w:r>
      <w:r w:rsidR="009A5CB6">
        <w:t xml:space="preserve">, corregir el formato del comodín mostrado al usuario al interactuar </w:t>
      </w:r>
      <w:r w:rsidR="00E00320">
        <w:t>con los campos de fecha en el formulario de entrada de datos</w:t>
      </w:r>
      <w:r w:rsidR="00164705">
        <w:t xml:space="preserve">, y, más notablemente, revelaron la necesidad de modificar el código del componente </w:t>
      </w:r>
      <w:r w:rsidR="00164705" w:rsidRPr="00164705">
        <w:rPr>
          <w:rFonts w:ascii="Courier New" w:hAnsi="Courier New" w:cs="Courier New"/>
          <w:sz w:val="20"/>
          <w:szCs w:val="20"/>
        </w:rPr>
        <w:t>&lt;RegistroComponent/&gt;</w:t>
      </w:r>
      <w:r w:rsidR="00164705" w:rsidRPr="00164705">
        <w:rPr>
          <w:sz w:val="20"/>
          <w:szCs w:val="20"/>
        </w:rPr>
        <w:t xml:space="preserve"> </w:t>
      </w:r>
      <w:r w:rsidR="004436C5">
        <w:rPr>
          <w:sz w:val="20"/>
          <w:szCs w:val="20"/>
        </w:rPr>
        <w:t xml:space="preserve"> </w:t>
      </w:r>
      <w:r w:rsidR="00164705">
        <w:t>para lograr que</w:t>
      </w:r>
      <w:r w:rsidR="003C4816">
        <w:t xml:space="preserve"> el resumen estadístico y</w:t>
      </w:r>
      <w:r w:rsidR="00164705">
        <w:t xml:space="preserve"> los gráficos de línea se muestren </w:t>
      </w:r>
      <w:r w:rsidR="00A262A4">
        <w:t xml:space="preserve">con los datos correctos </w:t>
      </w:r>
      <w:r w:rsidR="00164705">
        <w:t>en la página de observaciones meteorológicas</w:t>
      </w:r>
      <w:r w:rsidR="00194EF3">
        <w:t>,</w:t>
      </w:r>
      <w:r w:rsidR="00164705">
        <w:t xml:space="preserve"> solamente cuando una </w:t>
      </w:r>
      <w:r w:rsidR="004436C5">
        <w:t>estación específica esté seleccionada, y no cuando se esté examinando los datos de todas las estaciones</w:t>
      </w:r>
      <w:r w:rsidR="009C47A7">
        <w:t xml:space="preserve"> en conjunto</w:t>
      </w:r>
      <w:r w:rsidR="004436C5">
        <w:t>.</w:t>
      </w:r>
      <w:r w:rsidR="00C12946">
        <w:t xml:space="preserve"> </w:t>
      </w:r>
      <w:r w:rsidR="00B5615E" w:rsidRPr="00B5615E">
        <w:t>Tambi</w:t>
      </w:r>
      <w:r w:rsidR="00B5615E">
        <w:t>én se percibió que la experiencia de usuario en el trabajo con los pronósticos emitidos sería mejor si estos estuvieran ordenados por fecha de siembra</w:t>
      </w:r>
      <w:r w:rsidR="00EE362F">
        <w:t xml:space="preserve"> y no por unidad como estaba definido antes</w:t>
      </w:r>
      <w:r w:rsidR="005D4FCB">
        <w:t>; y si</w:t>
      </w:r>
      <w:r w:rsidR="00136447">
        <w:t xml:space="preserve"> </w:t>
      </w:r>
      <w:r w:rsidR="00B5615E">
        <w:t>se alertara que un pronóstico no pudo ser eliminado por ser aún relevante cuando la unidad de cultivo asociada tenga una racha de días críticos y el usuario trate de eliminarlo</w:t>
      </w:r>
      <w:r w:rsidR="005D4FCB">
        <w:t>, para informarlo sobre por qué no fue eliminado su pronóstico</w:t>
      </w:r>
      <w:r w:rsidR="00AD010C">
        <w:t>. S</w:t>
      </w:r>
      <w:r w:rsidR="00D170A4">
        <w:t xml:space="preserve">oluciones a estos </w:t>
      </w:r>
      <w:r w:rsidR="002B23E4">
        <w:t>problemas</w:t>
      </w:r>
      <w:r w:rsidR="00D170A4">
        <w:t xml:space="preserve"> fueron implementadas</w:t>
      </w:r>
      <w:r w:rsidR="00136447">
        <w:t>, además de una funcionalidad para copiar al portapapeles un aviso redactado con los datos de un pronóstico seleccionado,</w:t>
      </w:r>
      <w:r w:rsidR="003421B5">
        <w:t xml:space="preserve"> lo cual durante la etapa de pruebas emergió como conveniente</w:t>
      </w:r>
      <w:r w:rsidR="00136447">
        <w:t xml:space="preserve"> para comodidad del usuario experto</w:t>
      </w:r>
      <w:r w:rsidR="00B5615E">
        <w:t xml:space="preserve">. </w:t>
      </w:r>
    </w:p>
    <w:p w14:paraId="23D10DD7" w14:textId="47F73E93" w:rsidR="005321D1" w:rsidRDefault="00026991" w:rsidP="005321D1">
      <w:pPr>
        <w:pStyle w:val="Heading3"/>
      </w:pPr>
      <w:r>
        <w:t>Pruebas de la aplicación como un todo</w:t>
      </w:r>
    </w:p>
    <w:p w14:paraId="0D1A991D" w14:textId="1E4BE0EB" w:rsidR="00EE04A5" w:rsidRDefault="00F45742" w:rsidP="00F45742">
      <w:r>
        <w:t>La mayoría de las pruebas de sistema se basaron en recrear casos de uso</w:t>
      </w:r>
      <w:r w:rsidR="002A5BC6">
        <w:t xml:space="preserve"> tal como si un usuario real los ejecutara, empleando la interfaz gráfica para hacer solicitudes al servidor, de forma que </w:t>
      </w:r>
      <w:r w:rsidR="002A5BC6">
        <w:lastRenderedPageBreak/>
        <w:t>se compruebe tanto el lado del cliente como el del servidor y el vínculo entre ambos para la satisfacción de lo especificado para los casos de uso.</w:t>
      </w:r>
      <w:r w:rsidR="00EE04A5">
        <w:t xml:space="preserve"> Estas pruebas </w:t>
      </w:r>
      <w:r w:rsidR="00AE0702">
        <w:t>permitieron descubrir</w:t>
      </w:r>
      <w:r w:rsidR="00EE04A5">
        <w:t xml:space="preserve"> problemas en la implementación</w:t>
      </w:r>
      <w:r w:rsidR="007356E0">
        <w:t xml:space="preserve"> de las funcionalidades</w:t>
      </w:r>
      <w:r w:rsidR="00EE04A5">
        <w:t xml:space="preserve"> </w:t>
      </w:r>
      <w:r w:rsidR="009D65F5">
        <w:t xml:space="preserve">de los </w:t>
      </w:r>
      <w:r w:rsidR="00EE04A5">
        <w:t>campos</w:t>
      </w:r>
      <w:r w:rsidR="009D65F5">
        <w:t xml:space="preserve"> de selección, fecha y caja de marcado</w:t>
      </w:r>
      <w:r w:rsidR="00EE04A5">
        <w:t xml:space="preserve"> </w:t>
      </w:r>
      <w:r w:rsidR="00DB7ED5">
        <w:t xml:space="preserve">del formulario constituido por </w:t>
      </w:r>
      <w:r w:rsidR="00EE04A5">
        <w:t xml:space="preserve">el componente </w:t>
      </w:r>
      <w:r w:rsidR="00EE04A5" w:rsidRPr="00EE04A5">
        <w:rPr>
          <w:rFonts w:ascii="Courier New" w:hAnsi="Courier New" w:cs="Courier New"/>
          <w:sz w:val="20"/>
          <w:szCs w:val="20"/>
        </w:rPr>
        <w:t>&lt;InputForm/&gt;</w:t>
      </w:r>
      <w:r w:rsidR="009D65F5">
        <w:rPr>
          <w:rFonts w:ascii="Courier New" w:hAnsi="Courier New" w:cs="Courier New"/>
          <w:sz w:val="20"/>
          <w:szCs w:val="20"/>
        </w:rPr>
        <w:t>,</w:t>
      </w:r>
      <w:r w:rsidR="00EE04A5">
        <w:t xml:space="preserve"> que</w:t>
      </w:r>
      <w:r w:rsidR="001A27F5">
        <w:t xml:space="preserve"> en ciertos casos</w:t>
      </w:r>
      <w:r w:rsidR="00EE04A5">
        <w:t xml:space="preserve"> </w:t>
      </w:r>
      <w:r w:rsidR="00A35856">
        <w:t xml:space="preserve">de actividad del usuario </w:t>
      </w:r>
      <w:r w:rsidR="00BA7EAD">
        <w:t>provocaban</w:t>
      </w:r>
      <w:r w:rsidR="00EE04A5">
        <w:t xml:space="preserve"> malas solicitudes al servidor</w:t>
      </w:r>
      <w:r w:rsidR="008175B9">
        <w:t xml:space="preserve">; así como un error que afectaba la notificación al usuario cuando este trataba de </w:t>
      </w:r>
      <w:r w:rsidR="00AD010C">
        <w:t>guardar</w:t>
      </w:r>
      <w:r w:rsidR="008175B9">
        <w:t xml:space="preserve"> datos incorrectos</w:t>
      </w:r>
      <w:r w:rsidR="00EE04A5">
        <w:t>.</w:t>
      </w:r>
    </w:p>
    <w:p w14:paraId="5C3C8164" w14:textId="62A45001" w:rsidR="00FB010F" w:rsidRPr="00EE04A5" w:rsidRDefault="00FB010F" w:rsidP="00F45742">
      <w:r>
        <w:t>La aplicación web también fue sometida a una prueba de sistema al usarla en cuatro navegadores diferentes (Microsoft Edge, Google Chrome, Firefox y Opera) para verificar su compatibilidad. El comportamiento en todos ellos fue exitoso.</w:t>
      </w:r>
    </w:p>
    <w:p w14:paraId="3528335E" w14:textId="249EEEDC" w:rsidR="0090058A" w:rsidRPr="0090058A" w:rsidRDefault="0090058A" w:rsidP="009435C3">
      <w:pPr>
        <w:pStyle w:val="Heading3"/>
        <w:ind w:left="3152"/>
      </w:pPr>
      <w:r>
        <w:t>Conclusiones parciales del capítulo</w:t>
      </w:r>
    </w:p>
    <w:p w14:paraId="3E3F1B36" w14:textId="799D83AB" w:rsidR="009A0D53" w:rsidRPr="003B63A7" w:rsidRDefault="008F419B" w:rsidP="009A0D53">
      <w:r>
        <w:t xml:space="preserve">El capítulo describió las pruebas realizadas a la aplicación web en la fase final de su desarrollo, en el contexto de la teoría general del probado de software. </w:t>
      </w:r>
      <w:r w:rsidR="00BB7644">
        <w:t>Se abordó pruebas unitarias</w:t>
      </w:r>
      <w:r w:rsidR="001A021F">
        <w:t xml:space="preserve"> y</w:t>
      </w:r>
      <w:r w:rsidR="00BB7644">
        <w:t xml:space="preserve"> de integración</w:t>
      </w:r>
      <w:r w:rsidR="001A021F">
        <w:t xml:space="preserve"> efectuadas</w:t>
      </w:r>
      <w:r w:rsidR="00BB7644">
        <w:t xml:space="preserve"> </w:t>
      </w:r>
      <w:r w:rsidR="001A021F">
        <w:t xml:space="preserve">en el lado del cliente y en el del servidor, así como pruebas de sistema de toda la aplicación. </w:t>
      </w:r>
      <w:r w:rsidR="00741588">
        <w:t>L</w:t>
      </w:r>
      <w:r w:rsidR="009A0D53">
        <w:t xml:space="preserve">a </w:t>
      </w:r>
      <w:r w:rsidR="00741588">
        <w:t>realización</w:t>
      </w:r>
      <w:r w:rsidR="009A0D53">
        <w:t xml:space="preserve"> </w:t>
      </w:r>
      <w:r w:rsidR="001A021F">
        <w:t xml:space="preserve">de </w:t>
      </w:r>
      <w:r w:rsidR="009A0D53">
        <w:t>pruebas</w:t>
      </w:r>
      <w:r w:rsidR="00277E40">
        <w:t xml:space="preserve"> permitió la detección oportuna de </w:t>
      </w:r>
      <w:r w:rsidR="002B4ABA">
        <w:t xml:space="preserve">problemas </w:t>
      </w:r>
      <w:r w:rsidR="00277E40">
        <w:t xml:space="preserve">en la implementación, y su subsecuente corrección, lo cual </w:t>
      </w:r>
      <w:r w:rsidR="00352BCC">
        <w:t>condujo a que la aplicación web propuesta en su forma terminada fuera más eficaz y robusta.</w:t>
      </w:r>
    </w:p>
    <w:p w14:paraId="3120468B" w14:textId="77777777" w:rsidR="009A0D53" w:rsidRPr="009A0D53" w:rsidRDefault="009A0D53" w:rsidP="009A0D53"/>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Pr="003160B6" w:rsidRDefault="00D33397" w:rsidP="004073A0">
      <w:pPr>
        <w:pStyle w:val="Heading1"/>
      </w:pPr>
      <w:bookmarkStart w:id="263" w:name="_Toc180074844"/>
      <w:r w:rsidRPr="003160B6">
        <w:lastRenderedPageBreak/>
        <w:t>conclusiones</w:t>
      </w:r>
      <w:bookmarkEnd w:id="263"/>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Pr="003160B6" w:rsidRDefault="00D33397" w:rsidP="004073A0">
      <w:pPr>
        <w:pStyle w:val="Heading1"/>
      </w:pPr>
      <w:bookmarkStart w:id="264" w:name="_Toc180074845"/>
      <w:r w:rsidRPr="003160B6">
        <w:lastRenderedPageBreak/>
        <w:t>recomendaciones</w:t>
      </w:r>
      <w:bookmarkEnd w:id="264"/>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65" w:name="_Toc180074846"/>
      <w:r w:rsidRPr="003160B6">
        <w:lastRenderedPageBreak/>
        <w:t>referencias bibliográficas</w:t>
      </w:r>
      <w:bookmarkEnd w:id="265"/>
    </w:p>
    <w:p w14:paraId="355DD7E8" w14:textId="77777777" w:rsidR="0072676E" w:rsidRPr="0072676E" w:rsidRDefault="009C4618" w:rsidP="0072676E">
      <w:pPr>
        <w:pStyle w:val="Bibliography"/>
        <w:rPr>
          <w:lang w:val="en-US"/>
        </w:rPr>
      </w:pPr>
      <w:r w:rsidRPr="003160B6">
        <w:rPr>
          <w:lang w:val="en-US"/>
        </w:rPr>
        <w:fldChar w:fldCharType="begin"/>
      </w:r>
      <w:r w:rsidR="001E6EF4">
        <w:instrText xml:space="preserve"> ADDIN ZOTERO_BIBL {"uncited":[],"omitted":[],"custom":[]} CSL_BIBLIOGRAPHY </w:instrText>
      </w:r>
      <w:r w:rsidRPr="003160B6">
        <w:rPr>
          <w:lang w:val="en-US"/>
        </w:rPr>
        <w:fldChar w:fldCharType="separate"/>
      </w:r>
      <w:r w:rsidR="0072676E" w:rsidRPr="0072676E">
        <w:t xml:space="preserve">Abirami, N., Lavanya, S., Madhanghi, A., 2019. </w:t>
      </w:r>
      <w:r w:rsidR="0072676E" w:rsidRPr="0072676E">
        <w:rPr>
          <w:lang w:val="en-US"/>
        </w:rPr>
        <w:t>A Detailed Study of Client-Server and its Architecture (Short Paper). Sri Krishna Arts and Science College, Kuniyamuthur, Coimbatore.</w:t>
      </w:r>
    </w:p>
    <w:p w14:paraId="6C30C230" w14:textId="77777777" w:rsidR="0072676E" w:rsidRPr="0072676E" w:rsidRDefault="0072676E" w:rsidP="0072676E">
      <w:pPr>
        <w:pStyle w:val="Bibliography"/>
      </w:pPr>
      <w:r w:rsidRPr="0072676E">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72676E">
        <w:t>Bul. Pos Dan Telekomun. 22. https://doi.org/10.17933/bpostel.v22i1.395</w:t>
      </w:r>
    </w:p>
    <w:p w14:paraId="2596934A" w14:textId="77777777" w:rsidR="0072676E" w:rsidRPr="0072676E" w:rsidRDefault="0072676E" w:rsidP="0072676E">
      <w:pPr>
        <w:pStyle w:val="Bibliography"/>
        <w:rPr>
          <w:lang w:val="en-US"/>
        </w:rPr>
      </w:pPr>
      <w:r w:rsidRPr="0072676E">
        <w:t xml:space="preserve">Alrawashdeh, T.A., Hnaif, A.A., Alrifaee, M., Kamel, M.S., 2024. </w:t>
      </w:r>
      <w:r w:rsidRPr="0072676E">
        <w:rPr>
          <w:lang w:val="en-US"/>
        </w:rPr>
        <w:t>An Intelligent Framework to Generate Use Case Diagrams and Class Diagrams from Requirements Documents. https://doi.org/10.21203/rs.3.rs-4764870/v1</w:t>
      </w:r>
    </w:p>
    <w:p w14:paraId="1C9D4E6F" w14:textId="77777777" w:rsidR="0072676E" w:rsidRPr="0072676E" w:rsidRDefault="0072676E" w:rsidP="0072676E">
      <w:pPr>
        <w:pStyle w:val="Bibliography"/>
        <w:rPr>
          <w:lang w:val="en-US"/>
        </w:rPr>
      </w:pPr>
      <w:r w:rsidRPr="0072676E">
        <w:rPr>
          <w:lang w:val="en-US"/>
        </w:rPr>
        <w:t>Alturas, B., 2023. Connection between UML use case diagrams and UML class diagrams: a matrix proposal. Int. J. Comput. Appl. Technol. 72, 161–168. https://doi.org/10.1504/IJCAT.2023.133294</w:t>
      </w:r>
    </w:p>
    <w:p w14:paraId="59D6B5EA" w14:textId="77777777" w:rsidR="0072676E" w:rsidRPr="0072676E" w:rsidRDefault="0072676E" w:rsidP="0072676E">
      <w:pPr>
        <w:pStyle w:val="Bibliography"/>
        <w:rPr>
          <w:lang w:val="en-US"/>
        </w:rPr>
      </w:pPr>
      <w:r w:rsidRPr="0072676E">
        <w:rPr>
          <w:lang w:val="en-US"/>
        </w:rPr>
        <w:t>Anwar, N., Kar, S., 2019. Review Paper on Various Software Testing Techniques &amp; Strategies. Glob. J. Comput. Sci. Technol. 43–49. https://doi.org/10.34257/GJCSTCVOL19IS2PG43</w:t>
      </w:r>
    </w:p>
    <w:p w14:paraId="1D0DB7B0" w14:textId="77777777" w:rsidR="0072676E" w:rsidRPr="0072676E" w:rsidRDefault="0072676E" w:rsidP="0072676E">
      <w:pPr>
        <w:pStyle w:val="Bibliography"/>
      </w:pPr>
      <w:r w:rsidRPr="0072676E">
        <w:rPr>
          <w:lang w:val="en-US"/>
        </w:rPr>
        <w:t xml:space="preserve">Balaj, Y., 2017. Token-Based vs Session-Based Authentication: A Survey. </w:t>
      </w:r>
      <w:r w:rsidRPr="0072676E">
        <w:t>University of Prishtina “Hasan Prishtina.”</w:t>
      </w:r>
    </w:p>
    <w:p w14:paraId="324CA112" w14:textId="77777777" w:rsidR="0072676E" w:rsidRPr="0072676E" w:rsidRDefault="0072676E" w:rsidP="0072676E">
      <w:pPr>
        <w:pStyle w:val="Bibliography"/>
      </w:pPr>
      <w:r w:rsidRPr="0072676E">
        <w:t xml:space="preserve">DiagramasUML.com, 2024. </w:t>
      </w:r>
      <w:r w:rsidRPr="0072676E">
        <w:rPr>
          <w:rFonts w:ascii="Cambria Math" w:hAnsi="Cambria Math" w:cs="Cambria Math"/>
        </w:rPr>
        <w:t>▷</w:t>
      </w:r>
      <w:r w:rsidRPr="0072676E">
        <w:t xml:space="preserve"> Todos los diagramas UML. Teoría y ejemplos [WWW Document]. DiagramasUML.com. URL https://diagramasuml.com/ (accessed 9.24.24).</w:t>
      </w:r>
    </w:p>
    <w:p w14:paraId="40CC09FA" w14:textId="77777777" w:rsidR="0072676E" w:rsidRPr="0072676E" w:rsidRDefault="0072676E" w:rsidP="0072676E">
      <w:pPr>
        <w:pStyle w:val="Bibliography"/>
        <w:rPr>
          <w:lang w:val="en-US"/>
        </w:rPr>
      </w:pPr>
      <w:r w:rsidRPr="0072676E">
        <w:t xml:space="preserve">Díaz-Morales, F., De León-García De Alba, C., Nava-Díaz, C., Mendoza-Castillo, M.D.C., 2018. Inducción de resistencia a Puccinia sorghi y complejo mancha de asfalto (Phyllachora maydis y otros) en maíz (Zea mays). </w:t>
      </w:r>
      <w:r w:rsidRPr="0072676E">
        <w:rPr>
          <w:lang w:val="en-US"/>
        </w:rPr>
        <w:t>Rev. Mex. Fitopatol. Mex. J. Phytopathol. 37. https://doi.org/10.18781/R.MEX.FIT.1807-6</w:t>
      </w:r>
    </w:p>
    <w:p w14:paraId="6EA79EDF" w14:textId="77777777" w:rsidR="0072676E" w:rsidRPr="0072676E" w:rsidRDefault="0072676E" w:rsidP="0072676E">
      <w:pPr>
        <w:pStyle w:val="Bibliography"/>
        <w:rPr>
          <w:lang w:val="en-US"/>
        </w:rPr>
      </w:pPr>
      <w:r w:rsidRPr="0072676E">
        <w:t xml:space="preserve">Dimitrijevic, N., Zdravkovic, N., Bogdanovic, M., Mesterovic, A., 2024. </w:t>
      </w:r>
      <w:r w:rsidRPr="0072676E">
        <w:rPr>
          <w:lang w:val="en-US"/>
        </w:rPr>
        <w:t>Advanced Security Mechanisms in the Spring Framework: JWT, OAuth, LDAP and Keycloak.</w:t>
      </w:r>
    </w:p>
    <w:p w14:paraId="2F86D629" w14:textId="77777777" w:rsidR="0072676E" w:rsidRPr="0072676E" w:rsidRDefault="0072676E" w:rsidP="0072676E">
      <w:pPr>
        <w:pStyle w:val="Bibliography"/>
        <w:rPr>
          <w:lang w:val="en-US"/>
        </w:rPr>
      </w:pPr>
      <w:r w:rsidRPr="0072676E">
        <w:rPr>
          <w:lang w:val="en-US"/>
        </w:rPr>
        <w:t>Django Documentation, 2024. Applications | Django documentation [WWW Document]. Django Proj. URL https://docs.djangoproject.com/en/5.1/ref/applications/ (accessed 10.12.24).</w:t>
      </w:r>
    </w:p>
    <w:p w14:paraId="62D2B431" w14:textId="77777777" w:rsidR="0072676E" w:rsidRPr="0072676E" w:rsidRDefault="0072676E" w:rsidP="0072676E">
      <w:pPr>
        <w:pStyle w:val="Bibliography"/>
        <w:rPr>
          <w:lang w:val="en-US"/>
        </w:rPr>
      </w:pPr>
      <w:r w:rsidRPr="0072676E">
        <w:rPr>
          <w:lang w:val="en-US"/>
        </w:rPr>
        <w:t>Django REST Framework Documentation, 2024. Django REST framework [WWW Document]. URL https://www.django-rest-framework.org/api-guide/authentication/</w:t>
      </w:r>
    </w:p>
    <w:p w14:paraId="485798B6" w14:textId="77777777" w:rsidR="0072676E" w:rsidRPr="0072676E" w:rsidRDefault="0072676E" w:rsidP="0072676E">
      <w:pPr>
        <w:pStyle w:val="Bibliography"/>
        <w:rPr>
          <w:lang w:val="en-US"/>
        </w:rPr>
      </w:pPr>
      <w:r w:rsidRPr="0072676E">
        <w:rPr>
          <w:lang w:val="en-US"/>
        </w:rPr>
        <w:t>Ehsan, A., Abuhaliqa, M.A.M.E., Catal, C., Mishra, D., 2022. RESTful API Testing Methodologies: Rationale, Challenges, and Solution Directions. Appl. Sci. 12, 4369. https://doi.org/10.3390/app12094369</w:t>
      </w:r>
    </w:p>
    <w:p w14:paraId="638A60F2" w14:textId="77777777" w:rsidR="0072676E" w:rsidRPr="0072676E" w:rsidRDefault="0072676E" w:rsidP="0072676E">
      <w:pPr>
        <w:pStyle w:val="Bibliography"/>
        <w:rPr>
          <w:lang w:val="en-US"/>
        </w:rPr>
      </w:pPr>
      <w:r w:rsidRPr="0072676E">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EB61428" w14:textId="77777777" w:rsidR="0072676E" w:rsidRPr="0072676E" w:rsidRDefault="0072676E" w:rsidP="0072676E">
      <w:pPr>
        <w:pStyle w:val="Bibliography"/>
      </w:pPr>
      <w:r w:rsidRPr="0072676E">
        <w:t>Fernández Iglesias, M.J., 2024. Pequeña introducción a las bases de datos. Universidade de Vigo.</w:t>
      </w:r>
    </w:p>
    <w:p w14:paraId="3A30201E" w14:textId="77777777" w:rsidR="0072676E" w:rsidRPr="0072676E" w:rsidRDefault="0072676E" w:rsidP="0072676E">
      <w:pPr>
        <w:pStyle w:val="Bibliography"/>
        <w:rPr>
          <w:lang w:val="en-US"/>
        </w:rPr>
      </w:pPr>
      <w:r w:rsidRPr="0072676E">
        <w:lastRenderedPageBreak/>
        <w:t xml:space="preserve">Ferreira, F., Borges, H.S., Valente, M.T., 2024. </w:t>
      </w:r>
      <w:r w:rsidRPr="0072676E">
        <w:rPr>
          <w:lang w:val="en-US"/>
        </w:rPr>
        <w:t>Refactoring react-based Web apps. J. Syst. Softw. 215, 112105. https://doi.org/10.1016/j.jss.2024.112105</w:t>
      </w:r>
    </w:p>
    <w:p w14:paraId="634CF3B7" w14:textId="77777777" w:rsidR="0072676E" w:rsidRPr="0072676E" w:rsidRDefault="0072676E" w:rsidP="0072676E">
      <w:pPr>
        <w:pStyle w:val="Bibliography"/>
        <w:rPr>
          <w:lang w:val="en-US"/>
        </w:rPr>
      </w:pPr>
      <w:r w:rsidRPr="0072676E">
        <w:rPr>
          <w:lang w:val="en-US"/>
        </w:rPr>
        <w:t>Gagliardi, V., 2021. Decoupled Django: understand and build decoupled Django architectures for Javascript front-ends. Apress, Place of publication not identified.</w:t>
      </w:r>
    </w:p>
    <w:p w14:paraId="1A2EA500" w14:textId="77777777" w:rsidR="0072676E" w:rsidRPr="0072676E" w:rsidRDefault="0072676E" w:rsidP="0072676E">
      <w:pPr>
        <w:pStyle w:val="Bibliography"/>
        <w:rPr>
          <w:lang w:val="en-US"/>
        </w:rPr>
      </w:pPr>
      <w:r w:rsidRPr="0072676E">
        <w:rPr>
          <w:lang w:val="en-US"/>
        </w:rPr>
        <w:t>Góngora-Canul, C., Jiménez-Beitia, F., Puerto-Hernández, C., Carolina Avellaneda, M., Kleczewski, N., Telenko, D.E.P., Shim, S., Solórzano, J.E., Goodwin, S.B., Scofield, S.R., Cruz, C.D., 2022. Induction of Phyllachora maydis (Maubl.) signs on corn leaves. Res. Sq. 12.</w:t>
      </w:r>
    </w:p>
    <w:p w14:paraId="0A7CAB99" w14:textId="77777777" w:rsidR="0072676E" w:rsidRPr="0072676E" w:rsidRDefault="0072676E" w:rsidP="0072676E">
      <w:pPr>
        <w:pStyle w:val="Bibliography"/>
      </w:pPr>
      <w:r w:rsidRPr="0072676E">
        <w:t>Hernández Cruz, L.M., González Novelo, M.J., Cab Chan, J.R., Mex Álvarez, D.C., 2023. Implementación de la aplicación web BITA en Google Compute Engine. Multidiscip. Ing. 7, 107–117. https://doi.org/10.29105/mdi.v7i10.228</w:t>
      </w:r>
    </w:p>
    <w:p w14:paraId="6BCFC1B4" w14:textId="77777777" w:rsidR="0072676E" w:rsidRPr="0072676E" w:rsidRDefault="0072676E" w:rsidP="0072676E">
      <w:pPr>
        <w:pStyle w:val="Bibliography"/>
        <w:rPr>
          <w:lang w:val="en-US"/>
        </w:rPr>
      </w:pPr>
      <w:r w:rsidRPr="0072676E">
        <w:t xml:space="preserve">Kassab, M., DeFranco, J.F., Laplante, P.A., 2017. </w:t>
      </w:r>
      <w:r w:rsidRPr="0072676E">
        <w:rPr>
          <w:lang w:val="en-US"/>
        </w:rPr>
        <w:t>Software Testing: The State of the Practice. IEEE Softw. 34, 46–52. https://doi.org/10.1109/MS.2017.3571582</w:t>
      </w:r>
    </w:p>
    <w:p w14:paraId="1C470E47" w14:textId="77777777" w:rsidR="0072676E" w:rsidRPr="0072676E" w:rsidRDefault="0072676E" w:rsidP="0072676E">
      <w:pPr>
        <w:pStyle w:val="Bibliography"/>
        <w:rPr>
          <w:lang w:val="en-US"/>
        </w:rPr>
      </w:pPr>
      <w:r w:rsidRPr="0072676E">
        <w:rPr>
          <w:lang w:val="en-US"/>
        </w:rPr>
        <w:t>Kim, M., Sinha, S., Orso, A., 2023. Adaptive REST API Testing with Reinforcement Learning.</w:t>
      </w:r>
    </w:p>
    <w:p w14:paraId="6CFB853E" w14:textId="77777777" w:rsidR="0072676E" w:rsidRPr="0072676E" w:rsidRDefault="0072676E" w:rsidP="0072676E">
      <w:pPr>
        <w:pStyle w:val="Bibliography"/>
        <w:rPr>
          <w:lang w:val="en-US"/>
        </w:rPr>
      </w:pPr>
      <w:r w:rsidRPr="0072676E">
        <w:rPr>
          <w:lang w:val="en-US"/>
        </w:rPr>
        <w:t>Kowalczyk, K., Szandala, T., 2024. Enhancing SEO in Single-Page Web Applications in Contrast With Multi-Page Applications. IEEE Access 12, 11597–11614. https://doi.org/10.1109/ACCESS.2024.3355740</w:t>
      </w:r>
    </w:p>
    <w:p w14:paraId="0833985C" w14:textId="77777777" w:rsidR="0072676E" w:rsidRPr="0072676E" w:rsidRDefault="0072676E" w:rsidP="0072676E">
      <w:pPr>
        <w:pStyle w:val="Bibliography"/>
        <w:rPr>
          <w:lang w:val="en-US"/>
        </w:rPr>
      </w:pPr>
      <w:r w:rsidRPr="0072676E">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E68A636" w14:textId="77777777" w:rsidR="0072676E" w:rsidRPr="0072676E" w:rsidRDefault="0072676E" w:rsidP="0072676E">
      <w:pPr>
        <w:pStyle w:val="Bibliography"/>
        <w:rPr>
          <w:lang w:val="en-US"/>
        </w:rPr>
      </w:pPr>
      <w:r w:rsidRPr="0072676E">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FBD4693" w14:textId="77777777" w:rsidR="0072676E" w:rsidRPr="0072676E" w:rsidRDefault="0072676E" w:rsidP="0072676E">
      <w:pPr>
        <w:pStyle w:val="Bibliography"/>
        <w:rPr>
          <w:lang w:val="en-US"/>
        </w:rPr>
      </w:pPr>
      <w:r w:rsidRPr="0072676E">
        <w:rPr>
          <w:lang w:val="en-US"/>
        </w:rPr>
        <w:t>Kumar, M., Nandal, D.R., 2024. Python’s Role in Accelerating Web Application Development with Django. Int. Res. J. Adv. Eng. Manag. IRJAEM 2, 2092–2105. https://doi.org/10.47392/IRJAEM.2024.0307</w:t>
      </w:r>
    </w:p>
    <w:p w14:paraId="2B4950E4" w14:textId="77777777" w:rsidR="0072676E" w:rsidRPr="0072676E" w:rsidRDefault="0072676E" w:rsidP="0072676E">
      <w:pPr>
        <w:pStyle w:val="Bibliography"/>
        <w:rPr>
          <w:lang w:val="en-US"/>
        </w:rPr>
      </w:pPr>
      <w:r w:rsidRPr="0072676E">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6B10C5A" w14:textId="77777777" w:rsidR="0072676E" w:rsidRPr="0072676E" w:rsidRDefault="0072676E" w:rsidP="0072676E">
      <w:pPr>
        <w:pStyle w:val="Bibliography"/>
        <w:rPr>
          <w:lang w:val="en-US"/>
        </w:rPr>
      </w:pPr>
      <w:r w:rsidRPr="0072676E">
        <w:t xml:space="preserve">Llamuca-Quinaloa, J., Vera-Vincent, Y., Tapia-Cerda, V., 2021. Análisis comparativo para medir la eficiencia de desempeño entre una aplicación web tradicional y una aplicación web progresiva. </w:t>
      </w:r>
      <w:r w:rsidRPr="0072676E">
        <w:rPr>
          <w:lang w:val="en-US"/>
        </w:rPr>
        <w:t>TecnoLógicas 24, e1892. https://doi.org/10.22430/22565337.1892</w:t>
      </w:r>
    </w:p>
    <w:p w14:paraId="4133A426" w14:textId="77777777" w:rsidR="0072676E" w:rsidRPr="0072676E" w:rsidRDefault="0072676E" w:rsidP="0072676E">
      <w:pPr>
        <w:pStyle w:val="Bibliography"/>
        <w:rPr>
          <w:lang w:val="en-US"/>
        </w:rPr>
      </w:pPr>
      <w:r w:rsidRPr="0072676E">
        <w:rPr>
          <w:lang w:val="en-US"/>
        </w:rPr>
        <w:t>Mendez, M., 2014. The Missing Link - An Introduction to Web Development and Programming. Open SUNY Textbooks.</w:t>
      </w:r>
    </w:p>
    <w:p w14:paraId="752D1C45" w14:textId="77777777" w:rsidR="0072676E" w:rsidRPr="0072676E" w:rsidRDefault="0072676E" w:rsidP="0072676E">
      <w:pPr>
        <w:pStyle w:val="Bibliography"/>
        <w:rPr>
          <w:lang w:val="en-US"/>
        </w:rPr>
      </w:pPr>
      <w:r w:rsidRPr="0072676E">
        <w:rPr>
          <w:lang w:val="en-US"/>
        </w:rPr>
        <w:t>Mwamba Nyabuto, G., Mony, V., Mbugua, S., 2024. Architectural Review of Client-Server Models. Int. J. Sci. Res. Eng. Trends 10, 139–143.</w:t>
      </w:r>
    </w:p>
    <w:p w14:paraId="5EA2746E" w14:textId="77777777" w:rsidR="0072676E" w:rsidRPr="0072676E" w:rsidRDefault="0072676E" w:rsidP="0072676E">
      <w:pPr>
        <w:pStyle w:val="Bibliography"/>
        <w:rPr>
          <w:lang w:val="en-US"/>
        </w:rPr>
      </w:pPr>
      <w:r w:rsidRPr="0072676E">
        <w:rPr>
          <w:lang w:val="en-US"/>
        </w:rPr>
        <w:t>NextAuth Documentation, 2024. Introduction | NextAuth.js [WWW Document]. URL https://next-auth.js.org/getting-started/introduction (accessed 9.6.24).</w:t>
      </w:r>
    </w:p>
    <w:p w14:paraId="1959996C" w14:textId="77777777" w:rsidR="0072676E" w:rsidRPr="0072676E" w:rsidRDefault="0072676E" w:rsidP="0072676E">
      <w:pPr>
        <w:pStyle w:val="Bibliography"/>
        <w:rPr>
          <w:lang w:val="en-US"/>
        </w:rPr>
      </w:pPr>
      <w:r w:rsidRPr="0072676E">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D5F8892" w14:textId="77777777" w:rsidR="0072676E" w:rsidRPr="0072676E" w:rsidRDefault="0072676E" w:rsidP="0072676E">
      <w:pPr>
        <w:pStyle w:val="Bibliography"/>
        <w:rPr>
          <w:lang w:val="en-US"/>
        </w:rPr>
      </w:pPr>
      <w:r w:rsidRPr="0072676E">
        <w:rPr>
          <w:lang w:val="en-US"/>
        </w:rPr>
        <w:t>Nicacio, J., Petrillo, F., 2020. Applying system descriptors to address ambiguity on deployment diagrams. https://doi.org/10.48550/ARXIV.2008.11060</w:t>
      </w:r>
    </w:p>
    <w:p w14:paraId="750715B0" w14:textId="77777777" w:rsidR="0072676E" w:rsidRPr="0072676E" w:rsidRDefault="0072676E" w:rsidP="0072676E">
      <w:pPr>
        <w:pStyle w:val="Bibliography"/>
        <w:rPr>
          <w:lang w:val="en-US"/>
        </w:rPr>
      </w:pPr>
      <w:r w:rsidRPr="0072676E">
        <w:rPr>
          <w:lang w:val="en-US"/>
        </w:rPr>
        <w:t>Olanrewaju, R.F., Khan, B.U.I., Morshidi, M.A., Anwar, F., Kiah, M.L.B.M., 2021. A Frictionless and Secure User Authentication in Web-Based Premium Applications. IEEE Access 9, 129240–129255. https://doi.org/10.1109/ACCESS.2021.3110310</w:t>
      </w:r>
    </w:p>
    <w:p w14:paraId="2BD7FA2C" w14:textId="77777777" w:rsidR="0072676E" w:rsidRPr="0072676E" w:rsidRDefault="0072676E" w:rsidP="0072676E">
      <w:pPr>
        <w:pStyle w:val="Bibliography"/>
        <w:rPr>
          <w:lang w:val="en-US"/>
        </w:rPr>
      </w:pPr>
      <w:r w:rsidRPr="0072676E">
        <w:rPr>
          <w:lang w:val="en-US"/>
        </w:rPr>
        <w:t>Panwar, V., 2024. Web Evolution to Revolution: Navigating the Future of Web Application Development. Int. J. Comput. Trends Technol. 72, 34–40. https://doi.org/10.14445/22312803/IJCTT-V72I2P107</w:t>
      </w:r>
    </w:p>
    <w:p w14:paraId="17A53FEE" w14:textId="77777777" w:rsidR="0072676E" w:rsidRPr="0072676E" w:rsidRDefault="0072676E" w:rsidP="0072676E">
      <w:pPr>
        <w:pStyle w:val="Bibliography"/>
        <w:rPr>
          <w:lang w:val="en-US"/>
        </w:rPr>
      </w:pPr>
      <w:r w:rsidRPr="0072676E">
        <w:rPr>
          <w:lang w:val="en-US"/>
        </w:rPr>
        <w:t>Patel, V., 2023. Analyzing the Impact of Next.JS on Site Performance and SEO. Int. J. Comput. Appl. Technol. Res. https://doi.org/10.7753/IJCATR1210.1004</w:t>
      </w:r>
    </w:p>
    <w:p w14:paraId="39924E0D" w14:textId="77777777" w:rsidR="0072676E" w:rsidRPr="0072676E" w:rsidRDefault="0072676E" w:rsidP="0072676E">
      <w:pPr>
        <w:pStyle w:val="Bibliography"/>
        <w:rPr>
          <w:lang w:val="en-US"/>
        </w:rPr>
      </w:pPr>
      <w:r w:rsidRPr="0072676E">
        <w:rPr>
          <w:lang w:val="en-US"/>
        </w:rPr>
        <w:t>Pytest Documentation, 2024. Pytest Documentation [WWW Document]. URL https://docs.pytest.org/en/stable/ (accessed 10.21.24).</w:t>
      </w:r>
    </w:p>
    <w:p w14:paraId="3CC9123A" w14:textId="77777777" w:rsidR="0072676E" w:rsidRPr="0072676E" w:rsidRDefault="0072676E" w:rsidP="0072676E">
      <w:pPr>
        <w:pStyle w:val="Bibliography"/>
      </w:pPr>
      <w:r w:rsidRPr="0072676E">
        <w:rPr>
          <w:lang w:val="en-US"/>
        </w:rPr>
        <w:t xml:space="preserve">Ramírez-Galvis, J.P., 2023. </w:t>
      </w:r>
      <w:r w:rsidRPr="0072676E">
        <w:t>Generación de un servicio RSS con Django. https://doi.org/10.13140/RG.2.2.15992.62723</w:t>
      </w:r>
    </w:p>
    <w:p w14:paraId="08CD1C2E" w14:textId="77777777" w:rsidR="0072676E" w:rsidRPr="0072676E" w:rsidRDefault="0072676E" w:rsidP="0072676E">
      <w:pPr>
        <w:pStyle w:val="Bibliography"/>
        <w:rPr>
          <w:lang w:val="en-US"/>
        </w:rPr>
      </w:pPr>
      <w:r w:rsidRPr="0072676E">
        <w:rPr>
          <w:lang w:val="en-US"/>
        </w:rPr>
        <w:t>Satter, A., Tabassum, A., Ishrat, J.E., 2023. Software Evolution of Next.js and Angular. Int. J. Eng. Manuf. 13, 20–33. https://doi.org/10.5815/ijem.2023.04.03</w:t>
      </w:r>
    </w:p>
    <w:p w14:paraId="3FBED3C6" w14:textId="77777777" w:rsidR="0072676E" w:rsidRPr="0072676E" w:rsidRDefault="0072676E" w:rsidP="0072676E">
      <w:pPr>
        <w:pStyle w:val="Bibliography"/>
        <w:rPr>
          <w:lang w:val="en-US"/>
        </w:rPr>
      </w:pPr>
      <w:r w:rsidRPr="0072676E">
        <w:rPr>
          <w:lang w:val="en-US"/>
        </w:rPr>
        <w:t>Shukla, A., 2023. Modern JavaScript Frameworks and JavaScript’s Future as a FullStack Programming Language. J. Artif. Intell. Cloud Comput. 1–5. https://doi.org/10.47363/JAICC/2023(2)144</w:t>
      </w:r>
    </w:p>
    <w:p w14:paraId="16CF1C36" w14:textId="77777777" w:rsidR="0072676E" w:rsidRPr="0072676E" w:rsidRDefault="0072676E" w:rsidP="0072676E">
      <w:pPr>
        <w:pStyle w:val="Bibliography"/>
        <w:rPr>
          <w:lang w:val="en-US"/>
        </w:rPr>
      </w:pPr>
      <w:r w:rsidRPr="0072676E">
        <w:rPr>
          <w:lang w:val="en-US"/>
        </w:rPr>
        <w:t>Stanek, J., Killough, D., 2023. Synthesizing JSON Schema Transformers. Univ. Wis. 1, 7.</w:t>
      </w:r>
    </w:p>
    <w:p w14:paraId="227A0FD2" w14:textId="77777777" w:rsidR="0072676E" w:rsidRPr="0072676E" w:rsidRDefault="0072676E" w:rsidP="0072676E">
      <w:pPr>
        <w:pStyle w:val="Bibliography"/>
        <w:rPr>
          <w:lang w:val="en-US"/>
        </w:rPr>
      </w:pPr>
      <w:r w:rsidRPr="0072676E">
        <w:rPr>
          <w:lang w:val="en-US"/>
        </w:rPr>
        <w:t>The PostgreSQL Global Development Group, 2024. PostgreSQL: About [WWW Document]. URL https://www.postgresql.org/about/ (accessed 8.20.24).</w:t>
      </w:r>
    </w:p>
    <w:p w14:paraId="3FBDBAB7" w14:textId="77777777" w:rsidR="0072676E" w:rsidRPr="0072676E" w:rsidRDefault="0072676E" w:rsidP="0072676E">
      <w:pPr>
        <w:pStyle w:val="Bibliography"/>
        <w:rPr>
          <w:lang w:val="en-US"/>
        </w:rPr>
      </w:pPr>
      <w:r w:rsidRPr="0072676E">
        <w:rPr>
          <w:lang w:val="en-US"/>
        </w:rPr>
        <w:t>Umar, M.A., 2020. Comprehensive study of software testing: Categories, levels, techniques, and types. https://doi.org/10.36227/techrxiv.12578714</w:t>
      </w:r>
    </w:p>
    <w:p w14:paraId="6CB0C6A2" w14:textId="77777777" w:rsidR="0072676E" w:rsidRPr="0072676E" w:rsidRDefault="0072676E" w:rsidP="0072676E">
      <w:pPr>
        <w:pStyle w:val="Bibliography"/>
        <w:rPr>
          <w:lang w:val="en-US"/>
        </w:rPr>
      </w:pPr>
      <w:r w:rsidRPr="0072676E">
        <w:rPr>
          <w:lang w:val="en-US"/>
        </w:rPr>
        <w:t>Uzun, E., Yerlikaya, T., Kirat, O., 2018. Object-Based Entity Relationship Diagram Drawing Library: Entrel.js. J. Tech. Univ. -Sofia Plovdiv Branch Bulg. Fundam. Sci. Appl. 24.</w:t>
      </w:r>
    </w:p>
    <w:p w14:paraId="54C131FB" w14:textId="77777777" w:rsidR="0072676E" w:rsidRPr="0072676E" w:rsidRDefault="0072676E" w:rsidP="0072676E">
      <w:pPr>
        <w:pStyle w:val="Bibliography"/>
      </w:pPr>
      <w:r w:rsidRPr="0072676E">
        <w:rPr>
          <w:lang w:val="en-US"/>
        </w:rPr>
        <w:t xml:space="preserve">Valdez Ocampo, F.D., Huerta Maciel, Á.M., Mongelós Barrios, C.A., Sánchez Jara, R., Ruiz Díaz Lovera, E.M.D., Sanchez Gonzalez, M.A., 2024. </w:t>
      </w:r>
      <w:r w:rsidRPr="0072676E">
        <w:t>Evaluación de cultivares de maíz (Zea maíz L.) sembrados en diferentes arreglos espaciales. Rev. Alfa 8, 363–375. https://doi.org/10.33996/revistaalfa.v8i23.269</w:t>
      </w:r>
    </w:p>
    <w:p w14:paraId="12A75137" w14:textId="77777777" w:rsidR="0072676E" w:rsidRPr="0072676E" w:rsidRDefault="0072676E" w:rsidP="0072676E">
      <w:pPr>
        <w:pStyle w:val="Bibliography"/>
      </w:pPr>
      <w:r w:rsidRPr="0072676E">
        <w:t>Vargas Zermeño, E., 2024. Criterios de implementación de Tailwind CSS en desarrollos frontend. Cuad. Téc. Univ. DGTIC 2. https://doi.org/10.22201/dgtic.ctud.2024.2.3.63</w:t>
      </w:r>
    </w:p>
    <w:p w14:paraId="37E35517" w14:textId="77777777" w:rsidR="0072676E" w:rsidRPr="0072676E" w:rsidRDefault="0072676E" w:rsidP="0072676E">
      <w:pPr>
        <w:pStyle w:val="Bibliography"/>
      </w:pPr>
      <w:r w:rsidRPr="0072676E">
        <w:t xml:space="preserve">Venkata Koteswara Rao Ballamudi, Karu Lal, Harshith Desamsetti, Sreekanth Dekkati, 2021. </w:t>
      </w:r>
      <w:r w:rsidRPr="0072676E">
        <w:rPr>
          <w:lang w:val="en-US"/>
        </w:rPr>
        <w:t xml:space="preserve">Getting Started Modern Web Development with Next.js: An Indispensable React Framework. </w:t>
      </w:r>
      <w:r w:rsidRPr="0072676E">
        <w:t>Digit. Sustain. Rev. 1.</w:t>
      </w:r>
    </w:p>
    <w:p w14:paraId="27443058" w14:textId="77777777" w:rsidR="0072676E" w:rsidRPr="0072676E" w:rsidRDefault="0072676E" w:rsidP="0072676E">
      <w:pPr>
        <w:pStyle w:val="Bibliography"/>
      </w:pPr>
      <w:r w:rsidRPr="0072676E">
        <w:lastRenderedPageBreak/>
        <w:t>Vinces-Tachong, R.E., Vélez-Ruiz, M.C., Gaibor-Fernández, R.R., Herrera-Eguez, F.E., 2022. Implementación del procesamiento de imágenes para la evaluación de la mancha de asfalto (Phyllachora maydis) en maíz (Zea mays). Rev. TERRA Latinoam. 40. https://doi.org/10.28940/terra.v40i0.1066</w:t>
      </w:r>
    </w:p>
    <w:p w14:paraId="7DFF6367" w14:textId="77777777" w:rsidR="0072676E" w:rsidRPr="0072676E" w:rsidRDefault="0072676E" w:rsidP="0072676E">
      <w:pPr>
        <w:pStyle w:val="Bibliography"/>
        <w:rPr>
          <w:lang w:val="en-US"/>
        </w:rPr>
      </w:pPr>
      <w:r w:rsidRPr="0072676E">
        <w:t xml:space="preserve">Visual Paradigm, 2024. </w:t>
      </w:r>
      <w:r w:rsidRPr="0072676E">
        <w:rPr>
          <w:lang w:val="en-US"/>
        </w:rPr>
        <w:t>What is Unified Modeling Language (UML)? [WWW Document]. URL https://www.visual-paradigm.com/guide/uml-unified-modeling-language/what-is-uml/ (accessed 8.30.24).</w:t>
      </w:r>
    </w:p>
    <w:p w14:paraId="7B5C40A4" w14:textId="22D287E4"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54DF85" w14:textId="77777777" w:rsidR="00D96A7C" w:rsidRDefault="00D96A7C" w:rsidP="0048011A">
      <w:pPr>
        <w:spacing w:after="0" w:line="240" w:lineRule="auto"/>
      </w:pPr>
      <w:r>
        <w:separator/>
      </w:r>
    </w:p>
  </w:endnote>
  <w:endnote w:type="continuationSeparator" w:id="0">
    <w:p w14:paraId="1A930A7E" w14:textId="77777777" w:rsidR="00D96A7C" w:rsidRDefault="00D96A7C"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2D0E23" w14:textId="77777777" w:rsidR="00D96A7C" w:rsidRDefault="00D96A7C" w:rsidP="0048011A">
      <w:pPr>
        <w:spacing w:after="0" w:line="240" w:lineRule="auto"/>
      </w:pPr>
      <w:r>
        <w:separator/>
      </w:r>
    </w:p>
  </w:footnote>
  <w:footnote w:type="continuationSeparator" w:id="0">
    <w:p w14:paraId="21D23A20" w14:textId="77777777" w:rsidR="00D96A7C" w:rsidRDefault="00D96A7C"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20"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0"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4"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6"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0"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5"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6"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7"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9"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5"/>
  </w:num>
  <w:num w:numId="2" w16cid:durableId="851844837">
    <w:abstractNumId w:val="51"/>
  </w:num>
  <w:num w:numId="3" w16cid:durableId="1709643883">
    <w:abstractNumId w:val="12"/>
  </w:num>
  <w:num w:numId="4" w16cid:durableId="968244824">
    <w:abstractNumId w:val="6"/>
  </w:num>
  <w:num w:numId="5" w16cid:durableId="1768454745">
    <w:abstractNumId w:val="21"/>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8"/>
  </w:num>
  <w:num w:numId="12" w16cid:durableId="43068534">
    <w:abstractNumId w:val="32"/>
  </w:num>
  <w:num w:numId="13" w16cid:durableId="1059329386">
    <w:abstractNumId w:val="38"/>
  </w:num>
  <w:num w:numId="14" w16cid:durableId="1519387470">
    <w:abstractNumId w:val="23"/>
  </w:num>
  <w:num w:numId="15" w16cid:durableId="490173873">
    <w:abstractNumId w:val="25"/>
  </w:num>
  <w:num w:numId="16" w16cid:durableId="1021202316">
    <w:abstractNumId w:val="5"/>
  </w:num>
  <w:num w:numId="17" w16cid:durableId="1472625905">
    <w:abstractNumId w:val="13"/>
  </w:num>
  <w:num w:numId="18" w16cid:durableId="1957560783">
    <w:abstractNumId w:val="24"/>
  </w:num>
  <w:num w:numId="19" w16cid:durableId="1670869818">
    <w:abstractNumId w:val="14"/>
  </w:num>
  <w:num w:numId="20" w16cid:durableId="1690260176">
    <w:abstractNumId w:val="30"/>
  </w:num>
  <w:num w:numId="21" w16cid:durableId="1063989436">
    <w:abstractNumId w:val="49"/>
  </w:num>
  <w:num w:numId="22" w16cid:durableId="573397037">
    <w:abstractNumId w:val="31"/>
  </w:num>
  <w:num w:numId="23" w16cid:durableId="1785689537">
    <w:abstractNumId w:val="11"/>
  </w:num>
  <w:num w:numId="24" w16cid:durableId="1207568970">
    <w:abstractNumId w:val="28"/>
  </w:num>
  <w:num w:numId="25" w16cid:durableId="2061899628">
    <w:abstractNumId w:val="41"/>
  </w:num>
  <w:num w:numId="26" w16cid:durableId="1086925595">
    <w:abstractNumId w:val="44"/>
  </w:num>
  <w:num w:numId="27" w16cid:durableId="788820081">
    <w:abstractNumId w:val="37"/>
  </w:num>
  <w:num w:numId="28" w16cid:durableId="402874870">
    <w:abstractNumId w:val="10"/>
  </w:num>
  <w:num w:numId="29" w16cid:durableId="621885411">
    <w:abstractNumId w:val="50"/>
  </w:num>
  <w:num w:numId="30" w16cid:durableId="31615708">
    <w:abstractNumId w:val="40"/>
  </w:num>
  <w:num w:numId="31" w16cid:durableId="802504746">
    <w:abstractNumId w:val="29"/>
  </w:num>
  <w:num w:numId="32" w16cid:durableId="731076414">
    <w:abstractNumId w:val="36"/>
  </w:num>
  <w:num w:numId="33" w16cid:durableId="1421025476">
    <w:abstractNumId w:val="46"/>
  </w:num>
  <w:num w:numId="34" w16cid:durableId="43333668">
    <w:abstractNumId w:val="34"/>
  </w:num>
  <w:num w:numId="35" w16cid:durableId="718550342">
    <w:abstractNumId w:val="19"/>
  </w:num>
  <w:num w:numId="36" w16cid:durableId="1551183712">
    <w:abstractNumId w:val="35"/>
  </w:num>
  <w:num w:numId="37" w16cid:durableId="1336810798">
    <w:abstractNumId w:val="33"/>
  </w:num>
  <w:num w:numId="38" w16cid:durableId="806046139">
    <w:abstractNumId w:val="9"/>
  </w:num>
  <w:num w:numId="39" w16cid:durableId="1870532004">
    <w:abstractNumId w:val="16"/>
  </w:num>
  <w:num w:numId="40" w16cid:durableId="1041245466">
    <w:abstractNumId w:val="48"/>
  </w:num>
  <w:num w:numId="41" w16cid:durableId="76754015">
    <w:abstractNumId w:val="39"/>
  </w:num>
  <w:num w:numId="42" w16cid:durableId="1369180476">
    <w:abstractNumId w:val="20"/>
  </w:num>
  <w:num w:numId="43" w16cid:durableId="1020081066">
    <w:abstractNumId w:val="43"/>
  </w:num>
  <w:num w:numId="44" w16cid:durableId="632946727">
    <w:abstractNumId w:val="8"/>
  </w:num>
  <w:num w:numId="45" w16cid:durableId="1919050733">
    <w:abstractNumId w:val="7"/>
  </w:num>
  <w:num w:numId="46" w16cid:durableId="129903079">
    <w:abstractNumId w:val="42"/>
  </w:num>
  <w:num w:numId="47" w16cid:durableId="98910945">
    <w:abstractNumId w:val="27"/>
  </w:num>
  <w:num w:numId="48" w16cid:durableId="353188968">
    <w:abstractNumId w:val="15"/>
  </w:num>
  <w:num w:numId="49" w16cid:durableId="1791893725">
    <w:abstractNumId w:val="47"/>
  </w:num>
  <w:num w:numId="50" w16cid:durableId="154194136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5240727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924805567">
    <w:abstractNumId w:val="17"/>
  </w:num>
  <w:num w:numId="53" w16cid:durableId="667564667">
    <w:abstractNumId w:val="26"/>
  </w:num>
  <w:num w:numId="54" w16cid:durableId="962006998">
    <w:abstractNumId w:val="2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1D1"/>
    <w:rsid w:val="000B16FD"/>
    <w:rsid w:val="000B1C8D"/>
    <w:rsid w:val="000B2165"/>
    <w:rsid w:val="000B22E7"/>
    <w:rsid w:val="000B24AD"/>
    <w:rsid w:val="000B278E"/>
    <w:rsid w:val="000B4D55"/>
    <w:rsid w:val="000B5783"/>
    <w:rsid w:val="000B588F"/>
    <w:rsid w:val="000B5A60"/>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B7"/>
    <w:rsid w:val="000C63E6"/>
    <w:rsid w:val="000C6933"/>
    <w:rsid w:val="000D0249"/>
    <w:rsid w:val="000D0671"/>
    <w:rsid w:val="000D0926"/>
    <w:rsid w:val="000D1543"/>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447"/>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2B15"/>
    <w:rsid w:val="0015351F"/>
    <w:rsid w:val="00153E83"/>
    <w:rsid w:val="00155155"/>
    <w:rsid w:val="0015596F"/>
    <w:rsid w:val="0016060E"/>
    <w:rsid w:val="001622AC"/>
    <w:rsid w:val="00164043"/>
    <w:rsid w:val="001640DF"/>
    <w:rsid w:val="00164705"/>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7B2C"/>
    <w:rsid w:val="00177C2E"/>
    <w:rsid w:val="00177D70"/>
    <w:rsid w:val="001808F7"/>
    <w:rsid w:val="0018148C"/>
    <w:rsid w:val="001824EF"/>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4D19"/>
    <w:rsid w:val="00194EF3"/>
    <w:rsid w:val="00195032"/>
    <w:rsid w:val="00195C73"/>
    <w:rsid w:val="00196A9E"/>
    <w:rsid w:val="00197037"/>
    <w:rsid w:val="00197A9A"/>
    <w:rsid w:val="001A021F"/>
    <w:rsid w:val="001A0CEF"/>
    <w:rsid w:val="001A0D7A"/>
    <w:rsid w:val="001A27F5"/>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E7223"/>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687"/>
    <w:rsid w:val="00203726"/>
    <w:rsid w:val="002038AE"/>
    <w:rsid w:val="00203D20"/>
    <w:rsid w:val="0020438B"/>
    <w:rsid w:val="0020473A"/>
    <w:rsid w:val="0020533E"/>
    <w:rsid w:val="00205509"/>
    <w:rsid w:val="0020555F"/>
    <w:rsid w:val="002061A0"/>
    <w:rsid w:val="00206783"/>
    <w:rsid w:val="002073CD"/>
    <w:rsid w:val="0021082C"/>
    <w:rsid w:val="00211C4D"/>
    <w:rsid w:val="00211C77"/>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AE3"/>
    <w:rsid w:val="002245D0"/>
    <w:rsid w:val="0022537E"/>
    <w:rsid w:val="00225CEF"/>
    <w:rsid w:val="002264D2"/>
    <w:rsid w:val="00226E88"/>
    <w:rsid w:val="0022744D"/>
    <w:rsid w:val="00230D0B"/>
    <w:rsid w:val="002318AD"/>
    <w:rsid w:val="00231C05"/>
    <w:rsid w:val="00231EBB"/>
    <w:rsid w:val="002320AF"/>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434"/>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77E40"/>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190B"/>
    <w:rsid w:val="002A2369"/>
    <w:rsid w:val="002A2401"/>
    <w:rsid w:val="002A25E5"/>
    <w:rsid w:val="002A2B50"/>
    <w:rsid w:val="002A37D7"/>
    <w:rsid w:val="002A3B54"/>
    <w:rsid w:val="002A3B7C"/>
    <w:rsid w:val="002A3D15"/>
    <w:rsid w:val="002A3F45"/>
    <w:rsid w:val="002A47FF"/>
    <w:rsid w:val="002A5B11"/>
    <w:rsid w:val="002A5BC6"/>
    <w:rsid w:val="002A6540"/>
    <w:rsid w:val="002A67E7"/>
    <w:rsid w:val="002A6AB2"/>
    <w:rsid w:val="002A6F4B"/>
    <w:rsid w:val="002A7D37"/>
    <w:rsid w:val="002B007F"/>
    <w:rsid w:val="002B0752"/>
    <w:rsid w:val="002B0C65"/>
    <w:rsid w:val="002B0CCB"/>
    <w:rsid w:val="002B1ED7"/>
    <w:rsid w:val="002B225D"/>
    <w:rsid w:val="002B23E4"/>
    <w:rsid w:val="002B257A"/>
    <w:rsid w:val="002B3464"/>
    <w:rsid w:val="002B3886"/>
    <w:rsid w:val="002B3C26"/>
    <w:rsid w:val="002B3ED1"/>
    <w:rsid w:val="002B4132"/>
    <w:rsid w:val="002B4341"/>
    <w:rsid w:val="002B4347"/>
    <w:rsid w:val="002B498D"/>
    <w:rsid w:val="002B4ABA"/>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5DA2"/>
    <w:rsid w:val="002C749A"/>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878"/>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267"/>
    <w:rsid w:val="002F7881"/>
    <w:rsid w:val="00301029"/>
    <w:rsid w:val="003013EC"/>
    <w:rsid w:val="0030148E"/>
    <w:rsid w:val="00301552"/>
    <w:rsid w:val="003027A6"/>
    <w:rsid w:val="003029B4"/>
    <w:rsid w:val="00302F1E"/>
    <w:rsid w:val="00303DD1"/>
    <w:rsid w:val="003043CE"/>
    <w:rsid w:val="00304E1E"/>
    <w:rsid w:val="00307A13"/>
    <w:rsid w:val="003103E4"/>
    <w:rsid w:val="0031057B"/>
    <w:rsid w:val="0031120B"/>
    <w:rsid w:val="00311AF4"/>
    <w:rsid w:val="0031222E"/>
    <w:rsid w:val="00312D23"/>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E64"/>
    <w:rsid w:val="00334587"/>
    <w:rsid w:val="00336C8F"/>
    <w:rsid w:val="003405DC"/>
    <w:rsid w:val="00340699"/>
    <w:rsid w:val="00340C8B"/>
    <w:rsid w:val="003421B5"/>
    <w:rsid w:val="00342A73"/>
    <w:rsid w:val="00342F9A"/>
    <w:rsid w:val="0034340F"/>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2BCC"/>
    <w:rsid w:val="0035317A"/>
    <w:rsid w:val="00353D9F"/>
    <w:rsid w:val="003541EF"/>
    <w:rsid w:val="00354413"/>
    <w:rsid w:val="003545A5"/>
    <w:rsid w:val="00355176"/>
    <w:rsid w:val="003552A5"/>
    <w:rsid w:val="003560E2"/>
    <w:rsid w:val="003564CE"/>
    <w:rsid w:val="00357E17"/>
    <w:rsid w:val="00360823"/>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15ED"/>
    <w:rsid w:val="00372C5F"/>
    <w:rsid w:val="00372FB8"/>
    <w:rsid w:val="003731A4"/>
    <w:rsid w:val="003732F6"/>
    <w:rsid w:val="00373F05"/>
    <w:rsid w:val="00375CA6"/>
    <w:rsid w:val="00376A21"/>
    <w:rsid w:val="003770A7"/>
    <w:rsid w:val="003774B2"/>
    <w:rsid w:val="00377C21"/>
    <w:rsid w:val="00377F88"/>
    <w:rsid w:val="003800A3"/>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3A7"/>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816"/>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407F8"/>
    <w:rsid w:val="0044114C"/>
    <w:rsid w:val="00441DD6"/>
    <w:rsid w:val="004422BD"/>
    <w:rsid w:val="0044233C"/>
    <w:rsid w:val="0044244C"/>
    <w:rsid w:val="004424E4"/>
    <w:rsid w:val="004425D1"/>
    <w:rsid w:val="004429B5"/>
    <w:rsid w:val="004433BF"/>
    <w:rsid w:val="0044358A"/>
    <w:rsid w:val="004436C5"/>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8D6"/>
    <w:rsid w:val="00470A9C"/>
    <w:rsid w:val="0047196B"/>
    <w:rsid w:val="00471FCD"/>
    <w:rsid w:val="00472D4A"/>
    <w:rsid w:val="0047303B"/>
    <w:rsid w:val="00473AC2"/>
    <w:rsid w:val="00474414"/>
    <w:rsid w:val="00474485"/>
    <w:rsid w:val="00474B0E"/>
    <w:rsid w:val="0047507C"/>
    <w:rsid w:val="00475A63"/>
    <w:rsid w:val="004760F2"/>
    <w:rsid w:val="00476BBD"/>
    <w:rsid w:val="00476D07"/>
    <w:rsid w:val="0048011A"/>
    <w:rsid w:val="00480616"/>
    <w:rsid w:val="00481CE8"/>
    <w:rsid w:val="004835AB"/>
    <w:rsid w:val="00484680"/>
    <w:rsid w:val="00484DA9"/>
    <w:rsid w:val="00485DF2"/>
    <w:rsid w:val="00486C4C"/>
    <w:rsid w:val="004876B4"/>
    <w:rsid w:val="0048781E"/>
    <w:rsid w:val="00487AF7"/>
    <w:rsid w:val="00490236"/>
    <w:rsid w:val="00490A8B"/>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3314"/>
    <w:rsid w:val="004A3572"/>
    <w:rsid w:val="004A3631"/>
    <w:rsid w:val="004A3813"/>
    <w:rsid w:val="004A43CD"/>
    <w:rsid w:val="004A4A15"/>
    <w:rsid w:val="004A5285"/>
    <w:rsid w:val="004A54C0"/>
    <w:rsid w:val="004A5C04"/>
    <w:rsid w:val="004A5C71"/>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07258"/>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6A3"/>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334"/>
    <w:rsid w:val="00556E6C"/>
    <w:rsid w:val="00556F33"/>
    <w:rsid w:val="00557263"/>
    <w:rsid w:val="00560097"/>
    <w:rsid w:val="005605DD"/>
    <w:rsid w:val="0056197B"/>
    <w:rsid w:val="00561EE1"/>
    <w:rsid w:val="005640FA"/>
    <w:rsid w:val="005643E1"/>
    <w:rsid w:val="00564CBA"/>
    <w:rsid w:val="005652CF"/>
    <w:rsid w:val="00565482"/>
    <w:rsid w:val="00567AED"/>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25F7"/>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58C"/>
    <w:rsid w:val="005C786F"/>
    <w:rsid w:val="005C7A24"/>
    <w:rsid w:val="005D0220"/>
    <w:rsid w:val="005D07F4"/>
    <w:rsid w:val="005D1A35"/>
    <w:rsid w:val="005D1C5D"/>
    <w:rsid w:val="005D2295"/>
    <w:rsid w:val="005D237F"/>
    <w:rsid w:val="005D24D5"/>
    <w:rsid w:val="005D4E6B"/>
    <w:rsid w:val="005D4FC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490"/>
    <w:rsid w:val="005F57E0"/>
    <w:rsid w:val="005F79CB"/>
    <w:rsid w:val="0060006B"/>
    <w:rsid w:val="00600E77"/>
    <w:rsid w:val="00601636"/>
    <w:rsid w:val="0060172A"/>
    <w:rsid w:val="00601D2C"/>
    <w:rsid w:val="00601F1E"/>
    <w:rsid w:val="006036BB"/>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2781F"/>
    <w:rsid w:val="00630B0F"/>
    <w:rsid w:val="00630FD4"/>
    <w:rsid w:val="006312D0"/>
    <w:rsid w:val="0063197D"/>
    <w:rsid w:val="0063203F"/>
    <w:rsid w:val="00632A0C"/>
    <w:rsid w:val="00632FB4"/>
    <w:rsid w:val="00634918"/>
    <w:rsid w:val="0063570C"/>
    <w:rsid w:val="00637727"/>
    <w:rsid w:val="006401DB"/>
    <w:rsid w:val="0064049A"/>
    <w:rsid w:val="0064077A"/>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943"/>
    <w:rsid w:val="006B21B8"/>
    <w:rsid w:val="006B301E"/>
    <w:rsid w:val="006B3800"/>
    <w:rsid w:val="006B3BB1"/>
    <w:rsid w:val="006B48EB"/>
    <w:rsid w:val="006B5B6A"/>
    <w:rsid w:val="006B601A"/>
    <w:rsid w:val="006B61B0"/>
    <w:rsid w:val="006B78F9"/>
    <w:rsid w:val="006B7A76"/>
    <w:rsid w:val="006C030E"/>
    <w:rsid w:val="006C1390"/>
    <w:rsid w:val="006C20EC"/>
    <w:rsid w:val="006C27AD"/>
    <w:rsid w:val="006C3E6E"/>
    <w:rsid w:val="006C4015"/>
    <w:rsid w:val="006C6219"/>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39D"/>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6E0"/>
    <w:rsid w:val="00735D97"/>
    <w:rsid w:val="00736BD6"/>
    <w:rsid w:val="00737879"/>
    <w:rsid w:val="00740A48"/>
    <w:rsid w:val="00741075"/>
    <w:rsid w:val="00741588"/>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5BA5"/>
    <w:rsid w:val="00787403"/>
    <w:rsid w:val="00787F39"/>
    <w:rsid w:val="00790930"/>
    <w:rsid w:val="00790AC5"/>
    <w:rsid w:val="00791AF5"/>
    <w:rsid w:val="00792A54"/>
    <w:rsid w:val="00792D91"/>
    <w:rsid w:val="00793149"/>
    <w:rsid w:val="00793B2D"/>
    <w:rsid w:val="00793CD5"/>
    <w:rsid w:val="007946C0"/>
    <w:rsid w:val="00794B1D"/>
    <w:rsid w:val="00795EF6"/>
    <w:rsid w:val="007961DC"/>
    <w:rsid w:val="00796782"/>
    <w:rsid w:val="00797C34"/>
    <w:rsid w:val="00797E73"/>
    <w:rsid w:val="007A02B2"/>
    <w:rsid w:val="007A045A"/>
    <w:rsid w:val="007A0C4D"/>
    <w:rsid w:val="007A1182"/>
    <w:rsid w:val="007A147E"/>
    <w:rsid w:val="007A1C4F"/>
    <w:rsid w:val="007A2173"/>
    <w:rsid w:val="007A26C8"/>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4F1C"/>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0638B"/>
    <w:rsid w:val="00810496"/>
    <w:rsid w:val="00810658"/>
    <w:rsid w:val="00810F5A"/>
    <w:rsid w:val="00813374"/>
    <w:rsid w:val="00814150"/>
    <w:rsid w:val="00814471"/>
    <w:rsid w:val="00814FE5"/>
    <w:rsid w:val="00815E23"/>
    <w:rsid w:val="00817345"/>
    <w:rsid w:val="008175B9"/>
    <w:rsid w:val="00821598"/>
    <w:rsid w:val="00821A18"/>
    <w:rsid w:val="00822C48"/>
    <w:rsid w:val="008232FC"/>
    <w:rsid w:val="008243D2"/>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4B5C"/>
    <w:rsid w:val="008652CE"/>
    <w:rsid w:val="008702EE"/>
    <w:rsid w:val="0087040A"/>
    <w:rsid w:val="008705A5"/>
    <w:rsid w:val="008706CB"/>
    <w:rsid w:val="0087154A"/>
    <w:rsid w:val="008724F0"/>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7C7"/>
    <w:rsid w:val="008F38A3"/>
    <w:rsid w:val="008F3B4C"/>
    <w:rsid w:val="008F419B"/>
    <w:rsid w:val="008F5912"/>
    <w:rsid w:val="008F673B"/>
    <w:rsid w:val="008F68DC"/>
    <w:rsid w:val="008F6E55"/>
    <w:rsid w:val="008F78EF"/>
    <w:rsid w:val="0090058A"/>
    <w:rsid w:val="0090085E"/>
    <w:rsid w:val="009013A1"/>
    <w:rsid w:val="00901EF6"/>
    <w:rsid w:val="00902956"/>
    <w:rsid w:val="00903495"/>
    <w:rsid w:val="009035CF"/>
    <w:rsid w:val="0090379B"/>
    <w:rsid w:val="009038CF"/>
    <w:rsid w:val="00903E6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35C3"/>
    <w:rsid w:val="00944152"/>
    <w:rsid w:val="009448F8"/>
    <w:rsid w:val="00944E35"/>
    <w:rsid w:val="0094654E"/>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27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0D53"/>
    <w:rsid w:val="009A13DE"/>
    <w:rsid w:val="009A1A1B"/>
    <w:rsid w:val="009A1B7F"/>
    <w:rsid w:val="009A20B0"/>
    <w:rsid w:val="009A2B7B"/>
    <w:rsid w:val="009A399B"/>
    <w:rsid w:val="009A416B"/>
    <w:rsid w:val="009A4E5A"/>
    <w:rsid w:val="009A5978"/>
    <w:rsid w:val="009A5CB6"/>
    <w:rsid w:val="009A6BB5"/>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48A"/>
    <w:rsid w:val="009C264B"/>
    <w:rsid w:val="009C2E91"/>
    <w:rsid w:val="009C3636"/>
    <w:rsid w:val="009C3B80"/>
    <w:rsid w:val="009C4618"/>
    <w:rsid w:val="009C47A7"/>
    <w:rsid w:val="009C499A"/>
    <w:rsid w:val="009C5786"/>
    <w:rsid w:val="009C62D0"/>
    <w:rsid w:val="009C680D"/>
    <w:rsid w:val="009D05EB"/>
    <w:rsid w:val="009D0785"/>
    <w:rsid w:val="009D2FEC"/>
    <w:rsid w:val="009D30F4"/>
    <w:rsid w:val="009D368F"/>
    <w:rsid w:val="009D42E1"/>
    <w:rsid w:val="009D4F38"/>
    <w:rsid w:val="009D65F5"/>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2A4"/>
    <w:rsid w:val="00A26803"/>
    <w:rsid w:val="00A30D83"/>
    <w:rsid w:val="00A311B6"/>
    <w:rsid w:val="00A31C53"/>
    <w:rsid w:val="00A327ED"/>
    <w:rsid w:val="00A33DF7"/>
    <w:rsid w:val="00A33ED1"/>
    <w:rsid w:val="00A34D2E"/>
    <w:rsid w:val="00A35531"/>
    <w:rsid w:val="00A3579B"/>
    <w:rsid w:val="00A35856"/>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0D72"/>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528"/>
    <w:rsid w:val="00A81D9E"/>
    <w:rsid w:val="00A84625"/>
    <w:rsid w:val="00A84DAB"/>
    <w:rsid w:val="00A85599"/>
    <w:rsid w:val="00A85636"/>
    <w:rsid w:val="00A85A74"/>
    <w:rsid w:val="00A85B39"/>
    <w:rsid w:val="00A8600B"/>
    <w:rsid w:val="00A86DCB"/>
    <w:rsid w:val="00A87F7A"/>
    <w:rsid w:val="00A90ADE"/>
    <w:rsid w:val="00A91052"/>
    <w:rsid w:val="00A942DA"/>
    <w:rsid w:val="00A970B5"/>
    <w:rsid w:val="00A97D13"/>
    <w:rsid w:val="00A97FB4"/>
    <w:rsid w:val="00AA01D3"/>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3D"/>
    <w:rsid w:val="00AC738D"/>
    <w:rsid w:val="00AC73AC"/>
    <w:rsid w:val="00AC741D"/>
    <w:rsid w:val="00AC781B"/>
    <w:rsid w:val="00AC7FEB"/>
    <w:rsid w:val="00AD010C"/>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702"/>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54C"/>
    <w:rsid w:val="00B12BE3"/>
    <w:rsid w:val="00B12FCE"/>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4BCC"/>
    <w:rsid w:val="00B253D7"/>
    <w:rsid w:val="00B25F67"/>
    <w:rsid w:val="00B264A8"/>
    <w:rsid w:val="00B2725B"/>
    <w:rsid w:val="00B307C8"/>
    <w:rsid w:val="00B31E62"/>
    <w:rsid w:val="00B3253C"/>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1C5"/>
    <w:rsid w:val="00B513B2"/>
    <w:rsid w:val="00B51B9D"/>
    <w:rsid w:val="00B51DFD"/>
    <w:rsid w:val="00B52DAC"/>
    <w:rsid w:val="00B52DD7"/>
    <w:rsid w:val="00B5345D"/>
    <w:rsid w:val="00B54926"/>
    <w:rsid w:val="00B54C2C"/>
    <w:rsid w:val="00B54E70"/>
    <w:rsid w:val="00B55961"/>
    <w:rsid w:val="00B5615E"/>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972D4"/>
    <w:rsid w:val="00BA071F"/>
    <w:rsid w:val="00BA0F63"/>
    <w:rsid w:val="00BA1ABC"/>
    <w:rsid w:val="00BA26C5"/>
    <w:rsid w:val="00BA2B4D"/>
    <w:rsid w:val="00BA2F5C"/>
    <w:rsid w:val="00BA4E6E"/>
    <w:rsid w:val="00BA5375"/>
    <w:rsid w:val="00BA54A4"/>
    <w:rsid w:val="00BA589A"/>
    <w:rsid w:val="00BA6335"/>
    <w:rsid w:val="00BA69C6"/>
    <w:rsid w:val="00BA7D15"/>
    <w:rsid w:val="00BA7EAD"/>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644"/>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22A5"/>
    <w:rsid w:val="00BD4BEA"/>
    <w:rsid w:val="00BD5827"/>
    <w:rsid w:val="00BD5CD6"/>
    <w:rsid w:val="00BD6B4A"/>
    <w:rsid w:val="00BD7379"/>
    <w:rsid w:val="00BE0919"/>
    <w:rsid w:val="00BE364B"/>
    <w:rsid w:val="00BE45BB"/>
    <w:rsid w:val="00BE4D2F"/>
    <w:rsid w:val="00BE5442"/>
    <w:rsid w:val="00BE5464"/>
    <w:rsid w:val="00BE60AA"/>
    <w:rsid w:val="00BE60BB"/>
    <w:rsid w:val="00BE6924"/>
    <w:rsid w:val="00BE721E"/>
    <w:rsid w:val="00BF0240"/>
    <w:rsid w:val="00BF024F"/>
    <w:rsid w:val="00BF077E"/>
    <w:rsid w:val="00BF0AC2"/>
    <w:rsid w:val="00BF3096"/>
    <w:rsid w:val="00BF36B5"/>
    <w:rsid w:val="00BF36EB"/>
    <w:rsid w:val="00BF3F96"/>
    <w:rsid w:val="00BF40BD"/>
    <w:rsid w:val="00BF4BE0"/>
    <w:rsid w:val="00BF57A2"/>
    <w:rsid w:val="00BF71A5"/>
    <w:rsid w:val="00BF784C"/>
    <w:rsid w:val="00C00AB2"/>
    <w:rsid w:val="00C00EFE"/>
    <w:rsid w:val="00C014DA"/>
    <w:rsid w:val="00C021E1"/>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946"/>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6CF2"/>
    <w:rsid w:val="00C8728A"/>
    <w:rsid w:val="00C8758E"/>
    <w:rsid w:val="00C87935"/>
    <w:rsid w:val="00C90077"/>
    <w:rsid w:val="00C90389"/>
    <w:rsid w:val="00C904A7"/>
    <w:rsid w:val="00C90600"/>
    <w:rsid w:val="00C909E6"/>
    <w:rsid w:val="00C91230"/>
    <w:rsid w:val="00C91B57"/>
    <w:rsid w:val="00C91EF0"/>
    <w:rsid w:val="00C92007"/>
    <w:rsid w:val="00C920CD"/>
    <w:rsid w:val="00C92571"/>
    <w:rsid w:val="00C92DEB"/>
    <w:rsid w:val="00C933F5"/>
    <w:rsid w:val="00C9371D"/>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6817"/>
    <w:rsid w:val="00CA70A7"/>
    <w:rsid w:val="00CA7830"/>
    <w:rsid w:val="00CB022C"/>
    <w:rsid w:val="00CB11A9"/>
    <w:rsid w:val="00CB45DC"/>
    <w:rsid w:val="00CB60E7"/>
    <w:rsid w:val="00CB6281"/>
    <w:rsid w:val="00CB6689"/>
    <w:rsid w:val="00CB7060"/>
    <w:rsid w:val="00CC07E0"/>
    <w:rsid w:val="00CC130C"/>
    <w:rsid w:val="00CC19E6"/>
    <w:rsid w:val="00CC1B41"/>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2164"/>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0A4"/>
    <w:rsid w:val="00D171CB"/>
    <w:rsid w:val="00D173C1"/>
    <w:rsid w:val="00D17EAB"/>
    <w:rsid w:val="00D17EF6"/>
    <w:rsid w:val="00D21532"/>
    <w:rsid w:val="00D226F3"/>
    <w:rsid w:val="00D22950"/>
    <w:rsid w:val="00D2489F"/>
    <w:rsid w:val="00D25621"/>
    <w:rsid w:val="00D27003"/>
    <w:rsid w:val="00D27145"/>
    <w:rsid w:val="00D2714A"/>
    <w:rsid w:val="00D27569"/>
    <w:rsid w:val="00D30828"/>
    <w:rsid w:val="00D3192D"/>
    <w:rsid w:val="00D32220"/>
    <w:rsid w:val="00D325C9"/>
    <w:rsid w:val="00D33268"/>
    <w:rsid w:val="00D33397"/>
    <w:rsid w:val="00D33AA2"/>
    <w:rsid w:val="00D33AE7"/>
    <w:rsid w:val="00D33C64"/>
    <w:rsid w:val="00D33FEE"/>
    <w:rsid w:val="00D34381"/>
    <w:rsid w:val="00D34411"/>
    <w:rsid w:val="00D34A85"/>
    <w:rsid w:val="00D34BAE"/>
    <w:rsid w:val="00D369EE"/>
    <w:rsid w:val="00D37813"/>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5155"/>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0FF5"/>
    <w:rsid w:val="00D71C93"/>
    <w:rsid w:val="00D72CF8"/>
    <w:rsid w:val="00D73BE4"/>
    <w:rsid w:val="00D76144"/>
    <w:rsid w:val="00D7694D"/>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1EC2"/>
    <w:rsid w:val="00D91EEF"/>
    <w:rsid w:val="00D92A32"/>
    <w:rsid w:val="00D9476D"/>
    <w:rsid w:val="00D94E71"/>
    <w:rsid w:val="00D960D2"/>
    <w:rsid w:val="00D9680A"/>
    <w:rsid w:val="00D96A7C"/>
    <w:rsid w:val="00DA0FC7"/>
    <w:rsid w:val="00DA2468"/>
    <w:rsid w:val="00DA4D4A"/>
    <w:rsid w:val="00DA5C4E"/>
    <w:rsid w:val="00DA6D61"/>
    <w:rsid w:val="00DA6E82"/>
    <w:rsid w:val="00DA78B0"/>
    <w:rsid w:val="00DB057A"/>
    <w:rsid w:val="00DB08B6"/>
    <w:rsid w:val="00DB0A63"/>
    <w:rsid w:val="00DB1A8D"/>
    <w:rsid w:val="00DB2089"/>
    <w:rsid w:val="00DB2152"/>
    <w:rsid w:val="00DB3856"/>
    <w:rsid w:val="00DB48A0"/>
    <w:rsid w:val="00DB5231"/>
    <w:rsid w:val="00DB5A58"/>
    <w:rsid w:val="00DB5CE3"/>
    <w:rsid w:val="00DB5D03"/>
    <w:rsid w:val="00DB6BFD"/>
    <w:rsid w:val="00DB715B"/>
    <w:rsid w:val="00DB7ED5"/>
    <w:rsid w:val="00DC0063"/>
    <w:rsid w:val="00DC020C"/>
    <w:rsid w:val="00DC0596"/>
    <w:rsid w:val="00DC0840"/>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1FC"/>
    <w:rsid w:val="00DE4E25"/>
    <w:rsid w:val="00DE4E51"/>
    <w:rsid w:val="00DE5C7A"/>
    <w:rsid w:val="00DE65FD"/>
    <w:rsid w:val="00DE66EB"/>
    <w:rsid w:val="00DF1164"/>
    <w:rsid w:val="00DF1520"/>
    <w:rsid w:val="00DF1C46"/>
    <w:rsid w:val="00DF2F89"/>
    <w:rsid w:val="00DF3ADD"/>
    <w:rsid w:val="00DF47D1"/>
    <w:rsid w:val="00DF58AA"/>
    <w:rsid w:val="00DF7738"/>
    <w:rsid w:val="00E00320"/>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10595"/>
    <w:rsid w:val="00E11170"/>
    <w:rsid w:val="00E11B6F"/>
    <w:rsid w:val="00E11BF1"/>
    <w:rsid w:val="00E13CFA"/>
    <w:rsid w:val="00E143CB"/>
    <w:rsid w:val="00E14D1E"/>
    <w:rsid w:val="00E15682"/>
    <w:rsid w:val="00E15883"/>
    <w:rsid w:val="00E167D2"/>
    <w:rsid w:val="00E17376"/>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0A5"/>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5CCB"/>
    <w:rsid w:val="00E663A8"/>
    <w:rsid w:val="00E66F50"/>
    <w:rsid w:val="00E67823"/>
    <w:rsid w:val="00E7075B"/>
    <w:rsid w:val="00E71AFA"/>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3C8"/>
    <w:rsid w:val="00ED255A"/>
    <w:rsid w:val="00ED2B1A"/>
    <w:rsid w:val="00ED40FD"/>
    <w:rsid w:val="00ED422B"/>
    <w:rsid w:val="00ED4C68"/>
    <w:rsid w:val="00ED51C0"/>
    <w:rsid w:val="00ED577E"/>
    <w:rsid w:val="00ED60B0"/>
    <w:rsid w:val="00ED6A2F"/>
    <w:rsid w:val="00ED7283"/>
    <w:rsid w:val="00EE0255"/>
    <w:rsid w:val="00EE04A5"/>
    <w:rsid w:val="00EE0989"/>
    <w:rsid w:val="00EE128C"/>
    <w:rsid w:val="00EE1AA9"/>
    <w:rsid w:val="00EE1C7B"/>
    <w:rsid w:val="00EE1F9F"/>
    <w:rsid w:val="00EE22BF"/>
    <w:rsid w:val="00EE2E20"/>
    <w:rsid w:val="00EE2E75"/>
    <w:rsid w:val="00EE3103"/>
    <w:rsid w:val="00EE328A"/>
    <w:rsid w:val="00EE362F"/>
    <w:rsid w:val="00EE445C"/>
    <w:rsid w:val="00EE4941"/>
    <w:rsid w:val="00EE643C"/>
    <w:rsid w:val="00EE6E32"/>
    <w:rsid w:val="00EE70FA"/>
    <w:rsid w:val="00EE7AB0"/>
    <w:rsid w:val="00EE7B28"/>
    <w:rsid w:val="00EF058F"/>
    <w:rsid w:val="00EF1207"/>
    <w:rsid w:val="00EF155A"/>
    <w:rsid w:val="00EF19C7"/>
    <w:rsid w:val="00EF21C9"/>
    <w:rsid w:val="00EF2F7E"/>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714"/>
    <w:rsid w:val="00F072E0"/>
    <w:rsid w:val="00F0781F"/>
    <w:rsid w:val="00F103A0"/>
    <w:rsid w:val="00F105C4"/>
    <w:rsid w:val="00F10770"/>
    <w:rsid w:val="00F11006"/>
    <w:rsid w:val="00F115A8"/>
    <w:rsid w:val="00F11677"/>
    <w:rsid w:val="00F12485"/>
    <w:rsid w:val="00F1396A"/>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04C"/>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0866"/>
    <w:rsid w:val="00F41B50"/>
    <w:rsid w:val="00F4314F"/>
    <w:rsid w:val="00F4479D"/>
    <w:rsid w:val="00F44BA4"/>
    <w:rsid w:val="00F44CEE"/>
    <w:rsid w:val="00F44DFA"/>
    <w:rsid w:val="00F45680"/>
    <w:rsid w:val="00F45742"/>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AE0"/>
    <w:rsid w:val="00FA7E22"/>
    <w:rsid w:val="00FB010F"/>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6B9A"/>
    <w:rsid w:val="00FD705A"/>
    <w:rsid w:val="00FD739C"/>
    <w:rsid w:val="00FD759D"/>
    <w:rsid w:val="00FD7D39"/>
    <w:rsid w:val="00FE06D3"/>
    <w:rsid w:val="00FE0753"/>
    <w:rsid w:val="00FE0E54"/>
    <w:rsid w:val="00FE1AAE"/>
    <w:rsid w:val="00FE2561"/>
    <w:rsid w:val="00FE25B5"/>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62839">
      <w:bodyDiv w:val="1"/>
      <w:marLeft w:val="0"/>
      <w:marRight w:val="0"/>
      <w:marTop w:val="0"/>
      <w:marBottom w:val="0"/>
      <w:divBdr>
        <w:top w:val="none" w:sz="0" w:space="0" w:color="auto"/>
        <w:left w:val="none" w:sz="0" w:space="0" w:color="auto"/>
        <w:bottom w:val="none" w:sz="0" w:space="0" w:color="auto"/>
        <w:right w:val="none" w:sz="0" w:space="0" w:color="auto"/>
      </w:divBdr>
      <w:divsChild>
        <w:div w:id="1157922615">
          <w:marLeft w:val="0"/>
          <w:marRight w:val="0"/>
          <w:marTop w:val="0"/>
          <w:marBottom w:val="0"/>
          <w:divBdr>
            <w:top w:val="none" w:sz="0" w:space="0" w:color="auto"/>
            <w:left w:val="none" w:sz="0" w:space="0" w:color="auto"/>
            <w:bottom w:val="none" w:sz="0" w:space="0" w:color="auto"/>
            <w:right w:val="none" w:sz="0" w:space="0" w:color="auto"/>
          </w:divBdr>
          <w:divsChild>
            <w:div w:id="10425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5723">
      <w:bodyDiv w:val="1"/>
      <w:marLeft w:val="0"/>
      <w:marRight w:val="0"/>
      <w:marTop w:val="0"/>
      <w:marBottom w:val="0"/>
      <w:divBdr>
        <w:top w:val="none" w:sz="0" w:space="0" w:color="auto"/>
        <w:left w:val="none" w:sz="0" w:space="0" w:color="auto"/>
        <w:bottom w:val="none" w:sz="0" w:space="0" w:color="auto"/>
        <w:right w:val="none" w:sz="0" w:space="0" w:color="auto"/>
      </w:divBdr>
      <w:divsChild>
        <w:div w:id="1708528946">
          <w:marLeft w:val="0"/>
          <w:marRight w:val="0"/>
          <w:marTop w:val="0"/>
          <w:marBottom w:val="0"/>
          <w:divBdr>
            <w:top w:val="none" w:sz="0" w:space="0" w:color="auto"/>
            <w:left w:val="none" w:sz="0" w:space="0" w:color="auto"/>
            <w:bottom w:val="none" w:sz="0" w:space="0" w:color="auto"/>
            <w:right w:val="none" w:sz="0" w:space="0" w:color="auto"/>
          </w:divBdr>
          <w:divsChild>
            <w:div w:id="2037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78703">
      <w:bodyDiv w:val="1"/>
      <w:marLeft w:val="0"/>
      <w:marRight w:val="0"/>
      <w:marTop w:val="0"/>
      <w:marBottom w:val="0"/>
      <w:divBdr>
        <w:top w:val="none" w:sz="0" w:space="0" w:color="auto"/>
        <w:left w:val="none" w:sz="0" w:space="0" w:color="auto"/>
        <w:bottom w:val="none" w:sz="0" w:space="0" w:color="auto"/>
        <w:right w:val="none" w:sz="0" w:space="0" w:color="auto"/>
      </w:divBdr>
      <w:divsChild>
        <w:div w:id="1259681361">
          <w:marLeft w:val="0"/>
          <w:marRight w:val="0"/>
          <w:marTop w:val="0"/>
          <w:marBottom w:val="0"/>
          <w:divBdr>
            <w:top w:val="none" w:sz="0" w:space="0" w:color="auto"/>
            <w:left w:val="none" w:sz="0" w:space="0" w:color="auto"/>
            <w:bottom w:val="none" w:sz="0" w:space="0" w:color="auto"/>
            <w:right w:val="none" w:sz="0" w:space="0" w:color="auto"/>
          </w:divBdr>
          <w:divsChild>
            <w:div w:id="14884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1.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1</TotalTime>
  <Pages>57</Pages>
  <Words>25103</Words>
  <Characters>138067</Characters>
  <Application>Microsoft Office Word</Application>
  <DocSecurity>0</DocSecurity>
  <Lines>1150</Lines>
  <Paragraphs>3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62845</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42</cp:revision>
  <cp:lastPrinted>2024-09-03T21:37:00Z</cp:lastPrinted>
  <dcterms:created xsi:type="dcterms:W3CDTF">2022-06-30T23:54:00Z</dcterms:created>
  <dcterms:modified xsi:type="dcterms:W3CDTF">2024-10-30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7"&gt;&lt;session id="7QP0yU3V"/&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